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250C95C" w14:textId="77777777" w:rsidR="002C1FE4" w:rsidRDefault="002C1FE4">
      <w:pPr>
        <w:pStyle w:val="Body"/>
      </w:pPr>
      <w:bookmarkStart w:id="0" w:name="_Hlk21800483"/>
      <w:bookmarkEnd w:id="0"/>
    </w:p>
    <w:p w14:paraId="10499708" w14:textId="77777777" w:rsidR="002C1FE4" w:rsidRDefault="002C1FE4">
      <w:pPr>
        <w:pStyle w:val="Body"/>
      </w:pPr>
    </w:p>
    <w:p w14:paraId="7233C1C1" w14:textId="77777777" w:rsidR="002C1FE4" w:rsidRDefault="002C1FE4">
      <w:pPr>
        <w:pStyle w:val="Body"/>
      </w:pPr>
    </w:p>
    <w:p w14:paraId="469CFDA0" w14:textId="77777777" w:rsidR="002C1FE4" w:rsidRDefault="002C1FE4">
      <w:pPr>
        <w:pStyle w:val="Body"/>
      </w:pPr>
    </w:p>
    <w:p w14:paraId="0FBACE5A" w14:textId="77777777" w:rsidR="002C1FE4" w:rsidRDefault="002C1FE4">
      <w:pPr>
        <w:pStyle w:val="Body"/>
      </w:pPr>
    </w:p>
    <w:p w14:paraId="0C8B0367" w14:textId="77777777" w:rsidR="002C1FE4" w:rsidRDefault="002C1FE4">
      <w:pPr>
        <w:pStyle w:val="Body"/>
      </w:pPr>
    </w:p>
    <w:p w14:paraId="4C0E3C71" w14:textId="77777777" w:rsidR="002C1FE4" w:rsidRDefault="002C1FE4">
      <w:pPr>
        <w:pStyle w:val="Body"/>
      </w:pPr>
    </w:p>
    <w:p w14:paraId="59319377" w14:textId="77777777" w:rsidR="002C1FE4" w:rsidRDefault="002C1FE4">
      <w:pPr>
        <w:pStyle w:val="Body"/>
      </w:pPr>
    </w:p>
    <w:p w14:paraId="5DF322F5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390EBF7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79B95033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5469CD4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10FB44DD" w14:textId="77777777" w:rsidR="002C1FE4" w:rsidRDefault="00941501">
      <w:pPr>
        <w:pStyle w:val="TitleA"/>
        <w:pBdr>
          <w:bottom w:val="nil"/>
        </w:pBdr>
        <w:spacing w:after="0"/>
        <w:jc w:val="right"/>
        <w:rPr>
          <w:rFonts w:ascii="Arial" w:eastAsia="Arial" w:hAnsi="Arial" w:cs="Arial"/>
          <w:b/>
          <w:bCs/>
          <w:color w:val="0070C0"/>
          <w:sz w:val="32"/>
          <w:szCs w:val="32"/>
          <w:u w:color="0070C0"/>
        </w:rPr>
      </w:pPr>
      <w:r>
        <w:rPr>
          <w:rFonts w:ascii="Arial" w:hAnsi="Arial"/>
          <w:b/>
          <w:bCs/>
          <w:color w:val="0070C0"/>
          <w:sz w:val="32"/>
          <w:szCs w:val="32"/>
          <w:u w:color="0070C0"/>
        </w:rPr>
        <w:t>Atividade 01</w:t>
      </w:r>
    </w:p>
    <w:p w14:paraId="128D8F94" w14:textId="77777777" w:rsidR="002C1FE4" w:rsidRDefault="002C1FE4">
      <w:pPr>
        <w:pStyle w:val="Body"/>
        <w:jc w:val="right"/>
      </w:pPr>
    </w:p>
    <w:p w14:paraId="5BC9EA92" w14:textId="77777777" w:rsidR="002C1FE4" w:rsidRDefault="002C1FE4">
      <w:pPr>
        <w:pStyle w:val="Body"/>
        <w:jc w:val="right"/>
      </w:pPr>
    </w:p>
    <w:p w14:paraId="6C38B9A7" w14:textId="77777777" w:rsidR="002C1FE4" w:rsidRDefault="002C1FE4">
      <w:pPr>
        <w:pStyle w:val="Body"/>
        <w:jc w:val="right"/>
      </w:pPr>
    </w:p>
    <w:p w14:paraId="57373AF8" w14:textId="77777777" w:rsidR="002C1FE4" w:rsidRDefault="00941501">
      <w:pPr>
        <w:pStyle w:val="Body"/>
        <w:jc w:val="right"/>
        <w:rPr>
          <w:u w:val="single"/>
        </w:rPr>
      </w:pPr>
      <w:r>
        <w:rPr>
          <w:u w:val="single"/>
          <w:lang w:val="pt-PT"/>
        </w:rPr>
        <w:t>Equipe</w:t>
      </w:r>
    </w:p>
    <w:p w14:paraId="7CDE2D4F" w14:textId="77777777" w:rsidR="002C1FE4" w:rsidRDefault="002C1FE4">
      <w:pPr>
        <w:pStyle w:val="Body"/>
        <w:jc w:val="right"/>
        <w:rPr>
          <w:u w:val="single"/>
        </w:rPr>
      </w:pPr>
    </w:p>
    <w:p w14:paraId="727D1B25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avi</w:t>
      </w:r>
    </w:p>
    <w:p w14:paraId="44874690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Ricardo Damasceno</w:t>
      </w:r>
    </w:p>
    <w:p w14:paraId="14AAE05A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iogo</w:t>
      </w:r>
    </w:p>
    <w:p w14:paraId="7A6D8E98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Erlanio</w:t>
      </w:r>
    </w:p>
    <w:p w14:paraId="58045C5F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Jos</w:t>
      </w:r>
      <w:r>
        <w:rPr>
          <w:i/>
          <w:iCs/>
          <w:lang w:val="fr-FR"/>
        </w:rPr>
        <w:t xml:space="preserve">é </w:t>
      </w:r>
      <w:r>
        <w:rPr>
          <w:i/>
          <w:iCs/>
        </w:rPr>
        <w:t>Neto</w:t>
      </w:r>
    </w:p>
    <w:p w14:paraId="3A588BCB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Luiz Henrique</w:t>
      </w:r>
    </w:p>
    <w:p w14:paraId="71F7B812" w14:textId="77777777" w:rsidR="002C1FE4" w:rsidRDefault="00941501">
      <w:pPr>
        <w:pStyle w:val="Body"/>
        <w:jc w:val="right"/>
        <w:rPr>
          <w:i/>
          <w:iCs/>
        </w:rPr>
      </w:pPr>
      <w:proofErr w:type="spellStart"/>
      <w:r>
        <w:rPr>
          <w:i/>
          <w:iCs/>
          <w:lang w:val="fr-FR"/>
        </w:rPr>
        <w:t>Rhuan</w:t>
      </w:r>
      <w:proofErr w:type="spellEnd"/>
    </w:p>
    <w:p w14:paraId="475D75C3" w14:textId="77777777" w:rsidR="002C1FE4" w:rsidRDefault="002C1FE4">
      <w:pPr>
        <w:pStyle w:val="Body"/>
        <w:jc w:val="right"/>
      </w:pPr>
    </w:p>
    <w:p w14:paraId="677B90FB" w14:textId="77777777" w:rsidR="002C1FE4" w:rsidRDefault="002C1FE4">
      <w:pPr>
        <w:pStyle w:val="Body"/>
        <w:rPr>
          <w:b/>
          <w:bCs/>
        </w:rPr>
      </w:pPr>
    </w:p>
    <w:p w14:paraId="0A75D08B" w14:textId="77777777" w:rsidR="002C1FE4" w:rsidRDefault="002C1FE4">
      <w:pPr>
        <w:pStyle w:val="Body"/>
        <w:rPr>
          <w:b/>
          <w:bCs/>
        </w:rPr>
      </w:pPr>
    </w:p>
    <w:p w14:paraId="64CE126D" w14:textId="77777777" w:rsidR="002C1FE4" w:rsidRDefault="002C1FE4">
      <w:pPr>
        <w:pStyle w:val="Body"/>
        <w:rPr>
          <w:b/>
          <w:bCs/>
        </w:rPr>
      </w:pPr>
    </w:p>
    <w:p w14:paraId="50A5C6B3" w14:textId="77777777" w:rsidR="002C1FE4" w:rsidRDefault="002C1FE4">
      <w:pPr>
        <w:pStyle w:val="Body"/>
        <w:rPr>
          <w:b/>
          <w:bCs/>
        </w:rPr>
      </w:pPr>
    </w:p>
    <w:p w14:paraId="02C49879" w14:textId="77777777" w:rsidR="002C1FE4" w:rsidRDefault="002C1FE4">
      <w:pPr>
        <w:pStyle w:val="Body"/>
        <w:rPr>
          <w:b/>
          <w:bCs/>
        </w:rPr>
      </w:pPr>
    </w:p>
    <w:p w14:paraId="4B1A0C75" w14:textId="77777777" w:rsidR="002C1FE4" w:rsidRDefault="002C1FE4">
      <w:pPr>
        <w:pStyle w:val="Body"/>
        <w:rPr>
          <w:b/>
          <w:bCs/>
        </w:rPr>
      </w:pPr>
    </w:p>
    <w:p w14:paraId="415CCEAE" w14:textId="77777777" w:rsidR="002C1FE4" w:rsidRDefault="002C1FE4">
      <w:pPr>
        <w:pStyle w:val="Body"/>
        <w:rPr>
          <w:b/>
          <w:bCs/>
        </w:rPr>
      </w:pPr>
    </w:p>
    <w:p w14:paraId="2071C274" w14:textId="77777777" w:rsidR="002C1FE4" w:rsidRDefault="002C1FE4">
      <w:pPr>
        <w:pStyle w:val="Body"/>
        <w:rPr>
          <w:b/>
          <w:bCs/>
        </w:rPr>
      </w:pPr>
    </w:p>
    <w:p w14:paraId="473D9C6E" w14:textId="77777777" w:rsidR="002C1FE4" w:rsidRDefault="002C1FE4">
      <w:pPr>
        <w:pStyle w:val="Body"/>
        <w:rPr>
          <w:b/>
          <w:bCs/>
        </w:rPr>
      </w:pPr>
    </w:p>
    <w:p w14:paraId="21A6FBF5" w14:textId="77777777" w:rsidR="002C1FE4" w:rsidRDefault="002C1FE4">
      <w:pPr>
        <w:pStyle w:val="Body"/>
        <w:rPr>
          <w:b/>
          <w:bCs/>
        </w:rPr>
      </w:pPr>
    </w:p>
    <w:p w14:paraId="1E1CB13C" w14:textId="77777777" w:rsidR="002C1FE4" w:rsidRDefault="002C1FE4">
      <w:pPr>
        <w:pStyle w:val="Body"/>
        <w:rPr>
          <w:b/>
          <w:bCs/>
        </w:rPr>
      </w:pPr>
    </w:p>
    <w:p w14:paraId="4DC80C5C" w14:textId="77777777" w:rsidR="002C1FE4" w:rsidRDefault="002C1FE4">
      <w:pPr>
        <w:pStyle w:val="Body"/>
        <w:rPr>
          <w:b/>
          <w:bCs/>
        </w:rPr>
      </w:pPr>
    </w:p>
    <w:p w14:paraId="0E8EFCCB" w14:textId="77777777" w:rsidR="002C1FE4" w:rsidRDefault="002C1FE4">
      <w:pPr>
        <w:pStyle w:val="Body"/>
        <w:rPr>
          <w:b/>
          <w:bCs/>
        </w:rPr>
      </w:pPr>
    </w:p>
    <w:p w14:paraId="1E84A348" w14:textId="77777777" w:rsidR="002C1FE4" w:rsidRDefault="002C1FE4">
      <w:pPr>
        <w:pStyle w:val="Body"/>
        <w:rPr>
          <w:b/>
          <w:bCs/>
        </w:rPr>
      </w:pPr>
    </w:p>
    <w:p w14:paraId="6178C916" w14:textId="77777777" w:rsidR="002C1FE4" w:rsidRDefault="00941501">
      <w:pPr>
        <w:pStyle w:val="Body"/>
        <w:jc w:val="center"/>
      </w:pPr>
      <w:r>
        <w:rPr>
          <w:rStyle w:val="Strong"/>
        </w:rPr>
        <w:t>Out/2019</w:t>
      </w:r>
    </w:p>
    <w:p w14:paraId="71C73937" w14:textId="77777777" w:rsidR="002C1FE4" w:rsidRDefault="002C1FE4">
      <w:pPr>
        <w:pStyle w:val="Body"/>
      </w:pPr>
    </w:p>
    <w:p w14:paraId="02EAE639" w14:textId="77777777" w:rsidR="002C1FE4" w:rsidRDefault="002C1FE4">
      <w:pPr>
        <w:pStyle w:val="Body"/>
      </w:pPr>
    </w:p>
    <w:p w14:paraId="088EDA46" w14:textId="77777777" w:rsidR="002C1FE4" w:rsidRDefault="00941501">
      <w:pPr>
        <w:pStyle w:val="Body"/>
      </w:pPr>
      <w:r>
        <w:rPr>
          <w:rStyle w:val="PageNumber"/>
          <w:rFonts w:ascii="Arial Unicode MS" w:hAnsi="Arial Unicode MS"/>
        </w:rPr>
        <w:br w:type="page"/>
      </w:r>
    </w:p>
    <w:p w14:paraId="6B58606F" w14:textId="77777777" w:rsidR="002C1FE4" w:rsidRDefault="002C1FE4">
      <w:pPr>
        <w:pStyle w:val="Body"/>
      </w:pPr>
    </w:p>
    <w:p w14:paraId="38786B37" w14:textId="77777777" w:rsidR="002C1FE4" w:rsidRDefault="002C1FE4">
      <w:pPr>
        <w:pStyle w:val="Body"/>
      </w:pPr>
    </w:p>
    <w:p w14:paraId="7EB5F312" w14:textId="77777777" w:rsidR="002C1FE4" w:rsidRDefault="002C1FE4">
      <w:pPr>
        <w:pStyle w:val="Body"/>
      </w:pPr>
    </w:p>
    <w:p w14:paraId="253AEE6E" w14:textId="77777777" w:rsidR="002C1FE4" w:rsidRDefault="002C1FE4">
      <w:pPr>
        <w:pStyle w:val="PSCLegenda"/>
        <w:rPr>
          <w:b w:val="0"/>
          <w:bCs w:val="0"/>
        </w:rPr>
      </w:pPr>
    </w:p>
    <w:tbl>
      <w:tblPr>
        <w:tblStyle w:val="TableNormal1"/>
        <w:tblW w:w="848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993"/>
        <w:gridCol w:w="1474"/>
        <w:gridCol w:w="2636"/>
        <w:gridCol w:w="3385"/>
      </w:tblGrid>
      <w:tr w:rsidR="002C1FE4" w14:paraId="1ABD7391" w14:textId="77777777">
        <w:trPr>
          <w:trHeight w:val="264"/>
        </w:trPr>
        <w:tc>
          <w:tcPr>
            <w:tcW w:w="8488" w:type="dxa"/>
            <w:gridSpan w:val="4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0D9B33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Controle de Versões</w:t>
            </w:r>
          </w:p>
        </w:tc>
      </w:tr>
      <w:tr w:rsidR="002C1FE4" w14:paraId="21994CC1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1073DB1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Versão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DD69C1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Data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2F3B07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Autor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7F8747A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Notas da Revisão</w:t>
            </w:r>
          </w:p>
        </w:tc>
      </w:tr>
      <w:tr w:rsidR="002C1FE4" w14:paraId="03CD04BC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122593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1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C44E71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1/10/2018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F02343F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29B1DA5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Elaboração do documento</w:t>
            </w:r>
          </w:p>
        </w:tc>
      </w:tr>
      <w:tr w:rsidR="002C1FE4" w:rsidRPr="005F5925" w14:paraId="13189532" w14:textId="77777777">
        <w:trPr>
          <w:trHeight w:val="48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B3B3FD7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2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B0D070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2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DD27A6C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EAF3888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Inserção dos processos e algumas alterações</w:t>
            </w:r>
          </w:p>
        </w:tc>
      </w:tr>
      <w:tr w:rsidR="002C1FE4" w:rsidRPr="005F5925" w14:paraId="057355E6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1206633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3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2FD6D7F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3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5E791B" w14:textId="77777777" w:rsidR="002C1FE4" w:rsidRDefault="00941501">
            <w:pPr>
              <w:jc w:val="center"/>
            </w:pPr>
            <w:proofErr w:type="spellStart"/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huan</w:t>
            </w:r>
            <w:proofErr w:type="spellEnd"/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Felipe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658BDBA" w14:textId="77777777" w:rsidR="002C1FE4" w:rsidRPr="001518A7" w:rsidRDefault="00941501">
            <w:pPr>
              <w:jc w:val="center"/>
              <w:rPr>
                <w:lang w:val="pt-BR"/>
              </w:rPr>
            </w:pPr>
            <w:r w:rsidRPr="001518A7"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serção de atividades relativas a função de Engenheiro de Testes</w:t>
            </w:r>
          </w:p>
        </w:tc>
      </w:tr>
      <w:tr w:rsidR="003927AC" w:rsidRPr="005F5925" w14:paraId="0F4B137A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B65A28A" w14:textId="118F0B44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4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519711D" w14:textId="017DF7CB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4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C15109F" w14:textId="2FE3CA4C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/>
              </w:rPr>
              <w:t xml:space="preserve">Ricardo </w:t>
            </w:r>
            <w:proofErr w:type="spellStart"/>
            <w:r>
              <w:rPr>
                <w:rFonts w:ascii="Arial" w:hAnsi="Arial"/>
              </w:rPr>
              <w:t>Damasceno</w:t>
            </w:r>
            <w:proofErr w:type="spellEnd"/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2B6840" w14:textId="50D495DB" w:rsidR="003927AC" w:rsidRPr="001518A7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1518A7">
              <w:rPr>
                <w:rFonts w:ascii="Arial" w:hAnsi="Arial"/>
                <w:lang w:val="pt-BR"/>
              </w:rPr>
              <w:t>Inserção dos processos e algumas alterações</w:t>
            </w:r>
          </w:p>
        </w:tc>
      </w:tr>
    </w:tbl>
    <w:p w14:paraId="34B31D6A" w14:textId="77777777" w:rsidR="002C1FE4" w:rsidRDefault="002C1FE4">
      <w:pPr>
        <w:pStyle w:val="Body"/>
      </w:pPr>
    </w:p>
    <w:p w14:paraId="567C4293" w14:textId="77777777" w:rsidR="002C1FE4" w:rsidRDefault="002C1FE4">
      <w:pPr>
        <w:pStyle w:val="Body"/>
      </w:pPr>
    </w:p>
    <w:p w14:paraId="7812DDC9" w14:textId="77777777" w:rsidR="002C1FE4" w:rsidRDefault="002C1FE4">
      <w:pPr>
        <w:pStyle w:val="Body"/>
      </w:pPr>
    </w:p>
    <w:p w14:paraId="06D366CD" w14:textId="77777777" w:rsidR="002C1FE4" w:rsidRDefault="002C1FE4">
      <w:pPr>
        <w:pStyle w:val="Body"/>
      </w:pPr>
    </w:p>
    <w:p w14:paraId="771B86D5" w14:textId="77777777" w:rsidR="002C1FE4" w:rsidRDefault="002C1FE4">
      <w:pPr>
        <w:pStyle w:val="Body"/>
      </w:pPr>
    </w:p>
    <w:p w14:paraId="76109AB4" w14:textId="77777777" w:rsidR="002C1FE4" w:rsidRDefault="002C1FE4">
      <w:pPr>
        <w:pStyle w:val="Body"/>
      </w:pPr>
    </w:p>
    <w:p w14:paraId="760BD902" w14:textId="77777777" w:rsidR="002C1FE4" w:rsidRDefault="002C1FE4">
      <w:pPr>
        <w:pStyle w:val="Body"/>
      </w:pPr>
    </w:p>
    <w:p w14:paraId="3F91180A" w14:textId="77777777" w:rsidR="002C1FE4" w:rsidRDefault="002C1FE4">
      <w:pPr>
        <w:pStyle w:val="Body"/>
      </w:pPr>
    </w:p>
    <w:p w14:paraId="3C540A47" w14:textId="77777777" w:rsidR="002C1FE4" w:rsidRDefault="002C1FE4">
      <w:pPr>
        <w:pStyle w:val="Body"/>
      </w:pPr>
    </w:p>
    <w:p w14:paraId="7F1B2D0A" w14:textId="77777777" w:rsidR="002C1FE4" w:rsidRDefault="002C1FE4">
      <w:pPr>
        <w:pStyle w:val="Body"/>
      </w:pPr>
    </w:p>
    <w:p w14:paraId="509BE460" w14:textId="77777777" w:rsidR="002C1FE4" w:rsidRDefault="002C1FE4">
      <w:pPr>
        <w:pStyle w:val="Body"/>
      </w:pPr>
    </w:p>
    <w:p w14:paraId="07950794" w14:textId="77777777" w:rsidR="002C1FE4" w:rsidRDefault="00941501">
      <w:pPr>
        <w:pStyle w:val="Body"/>
      </w:pPr>
      <w:r>
        <w:rPr>
          <w:rStyle w:val="PageNumber"/>
          <w:rFonts w:ascii="Arial Unicode MS" w:hAnsi="Arial Unicode MS"/>
        </w:rPr>
        <w:br w:type="page"/>
      </w:r>
    </w:p>
    <w:p w14:paraId="7B505DED" w14:textId="77777777" w:rsidR="002C1FE4" w:rsidRDefault="002C1FE4">
      <w:pPr>
        <w:pStyle w:val="Body"/>
      </w:pPr>
    </w:p>
    <w:p w14:paraId="553050E5" w14:textId="77777777" w:rsidR="002C1FE4" w:rsidRDefault="002C1FE4">
      <w:pPr>
        <w:pStyle w:val="Body"/>
      </w:pPr>
    </w:p>
    <w:p w14:paraId="399C4E83" w14:textId="77777777" w:rsidR="002C1FE4" w:rsidRDefault="002C1FE4">
      <w:pPr>
        <w:pStyle w:val="Body"/>
      </w:pPr>
    </w:p>
    <w:p w14:paraId="3C7CD1F4" w14:textId="77777777" w:rsidR="002C1FE4" w:rsidRDefault="002C1FE4">
      <w:pPr>
        <w:pStyle w:val="Footer"/>
      </w:pPr>
    </w:p>
    <w:p w14:paraId="1B8F59BB" w14:textId="77777777" w:rsidR="002C1FE4" w:rsidRDefault="002C1FE4">
      <w:pPr>
        <w:pStyle w:val="Body"/>
      </w:pPr>
    </w:p>
    <w:p w14:paraId="65721779" w14:textId="77777777" w:rsidR="002C1FE4" w:rsidRDefault="00941501">
      <w:pPr>
        <w:pStyle w:val="TOCHeading"/>
      </w:pPr>
      <w:r>
        <w:rPr>
          <w:rStyle w:val="PageNumber"/>
        </w:rPr>
        <w:t>Sumário</w:t>
      </w:r>
    </w:p>
    <w:p w14:paraId="64FB742A" w14:textId="77777777" w:rsidR="002C1FE4" w:rsidRDefault="002C1FE4">
      <w:pPr>
        <w:pStyle w:val="Body"/>
      </w:pPr>
    </w:p>
    <w:p w14:paraId="1DA46F17" w14:textId="77777777" w:rsidR="002C1FE4" w:rsidRDefault="002C1FE4">
      <w:pPr>
        <w:pStyle w:val="Body"/>
      </w:pPr>
    </w:p>
    <w:p w14:paraId="4846742F" w14:textId="77777777" w:rsidR="002C1FE4" w:rsidRDefault="00941501">
      <w:pPr>
        <w:pStyle w:val="Body"/>
      </w:pPr>
      <w:r>
        <w:fldChar w:fldCharType="begin"/>
      </w:r>
      <w:r>
        <w:instrText xml:space="preserve"> TOC \t "heading 1, 1,heading 2, 2"</w:instrText>
      </w:r>
      <w:r>
        <w:fldChar w:fldCharType="separate"/>
      </w:r>
    </w:p>
    <w:p w14:paraId="51E41D11" w14:textId="568AAE13" w:rsidR="002C1FE4" w:rsidRDefault="00941501">
      <w:pPr>
        <w:pStyle w:val="TOC1"/>
        <w:numPr>
          <w:ilvl w:val="0"/>
          <w:numId w:val="1"/>
        </w:numPr>
      </w:pPr>
      <w:r>
        <w:rPr>
          <w:rFonts w:eastAsia="Arial Unicode MS" w:cs="Arial Unicode MS"/>
        </w:rPr>
        <w:t>Site no ar</w:t>
      </w:r>
      <w:r>
        <w:rPr>
          <w:rFonts w:eastAsia="Arial Unicode MS" w:cs="Arial Unicode MS"/>
        </w:rPr>
        <w:tab/>
      </w:r>
    </w:p>
    <w:p w14:paraId="373C07E4" w14:textId="240B35E4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Ferramentas</w:t>
      </w:r>
      <w:r>
        <w:rPr>
          <w:rFonts w:eastAsia="Arial Unicode MS" w:cs="Arial Unicode MS"/>
        </w:rPr>
        <w:tab/>
      </w:r>
    </w:p>
    <w:p w14:paraId="15079331" w14:textId="0D1BC94D" w:rsidR="002C1FE4" w:rsidRDefault="00941501">
      <w:pPr>
        <w:pStyle w:val="TOC1"/>
        <w:numPr>
          <w:ilvl w:val="0"/>
          <w:numId w:val="3"/>
        </w:numPr>
      </w:pPr>
      <w:r>
        <w:rPr>
          <w:rFonts w:eastAsia="Arial Unicode MS" w:cs="Arial Unicode MS"/>
        </w:rPr>
        <w:t>O Modelo de Ciclo de Vida</w:t>
      </w:r>
      <w:r>
        <w:rPr>
          <w:rFonts w:eastAsia="Arial Unicode MS" w:cs="Arial Unicode MS"/>
        </w:rPr>
        <w:tab/>
      </w:r>
    </w:p>
    <w:p w14:paraId="5EA67EB7" w14:textId="3128D566" w:rsidR="002C1FE4" w:rsidRDefault="00941501">
      <w:pPr>
        <w:pStyle w:val="TOC1"/>
        <w:numPr>
          <w:ilvl w:val="0"/>
          <w:numId w:val="4"/>
        </w:numPr>
      </w:pPr>
      <w:r>
        <w:rPr>
          <w:rFonts w:eastAsia="Arial Unicode MS" w:cs="Arial Unicode MS"/>
        </w:rPr>
        <w:t>Processos</w:t>
      </w:r>
      <w:r>
        <w:rPr>
          <w:rFonts w:eastAsia="Arial Unicode MS" w:cs="Arial Unicode MS"/>
        </w:rPr>
        <w:tab/>
      </w:r>
    </w:p>
    <w:p w14:paraId="345809FF" w14:textId="1258BB42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Macro-processo</w:t>
      </w:r>
      <w:r>
        <w:rPr>
          <w:rFonts w:eastAsia="Arial Unicode MS" w:cs="Arial Unicode MS"/>
        </w:rPr>
        <w:tab/>
      </w:r>
    </w:p>
    <w:p w14:paraId="30845B79" w14:textId="65B8B966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Iniciação</w:t>
      </w:r>
      <w:r>
        <w:rPr>
          <w:rFonts w:eastAsia="Arial Unicode MS" w:cs="Arial Unicode MS"/>
        </w:rPr>
        <w:tab/>
      </w:r>
    </w:p>
    <w:p w14:paraId="60B5F0A5" w14:textId="645ACFA6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Planejamento</w:t>
      </w:r>
      <w:r>
        <w:rPr>
          <w:rFonts w:eastAsia="Arial Unicode MS" w:cs="Arial Unicode MS"/>
        </w:rPr>
        <w:tab/>
      </w:r>
    </w:p>
    <w:p w14:paraId="3EDDD2EB" w14:textId="24E94C4E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Execução</w:t>
      </w:r>
      <w:r>
        <w:rPr>
          <w:rFonts w:eastAsia="Arial Unicode MS" w:cs="Arial Unicode MS"/>
        </w:rPr>
        <w:tab/>
      </w:r>
    </w:p>
    <w:p w14:paraId="5EF14734" w14:textId="1596E40F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Encerramento</w:t>
      </w:r>
      <w:r>
        <w:rPr>
          <w:rFonts w:eastAsia="Arial Unicode MS" w:cs="Arial Unicode MS"/>
        </w:rPr>
        <w:tab/>
      </w:r>
    </w:p>
    <w:p w14:paraId="2B75CD59" w14:textId="7F2E4CAE" w:rsidR="00932366" w:rsidRDefault="00932366">
      <w:pPr>
        <w:pStyle w:val="TOC2"/>
        <w:numPr>
          <w:ilvl w:val="1"/>
          <w:numId w:val="2"/>
        </w:numPr>
      </w:pPr>
      <w:r>
        <w:t>Subprocesso Monitoramento e Controle...........................................................</w:t>
      </w:r>
      <w:r w:rsidR="00876EB1">
        <w:t>.............</w:t>
      </w:r>
    </w:p>
    <w:p w14:paraId="69457AD1" w14:textId="55A916EC" w:rsidR="002C1FE4" w:rsidRDefault="00941501">
      <w:pPr>
        <w:pStyle w:val="TOC1"/>
        <w:numPr>
          <w:ilvl w:val="0"/>
          <w:numId w:val="5"/>
        </w:numPr>
      </w:pPr>
      <w:r>
        <w:rPr>
          <w:rFonts w:eastAsia="Arial Unicode MS" w:cs="Arial Unicode MS"/>
        </w:rPr>
        <w:t>Atividades</w:t>
      </w:r>
      <w:r>
        <w:rPr>
          <w:rFonts w:eastAsia="Arial Unicode MS" w:cs="Arial Unicode MS"/>
        </w:rPr>
        <w:tab/>
      </w:r>
    </w:p>
    <w:p w14:paraId="29859778" w14:textId="47A64AB4" w:rsidR="002C1FE4" w:rsidRDefault="00DD1BA4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Macro</w:t>
      </w:r>
      <w:r w:rsidR="00941501">
        <w:rPr>
          <w:rFonts w:eastAsia="Arial Unicode MS" w:cs="Arial Unicode MS"/>
        </w:rPr>
        <w:tab/>
      </w:r>
    </w:p>
    <w:p w14:paraId="05108D85" w14:textId="3245342B" w:rsidR="002C1FE4" w:rsidRDefault="00DD1BA4">
      <w:pPr>
        <w:pStyle w:val="TOC2"/>
        <w:numPr>
          <w:ilvl w:val="1"/>
          <w:numId w:val="6"/>
        </w:numPr>
      </w:pPr>
      <w:r>
        <w:rPr>
          <w:rFonts w:eastAsia="Arial Unicode MS" w:cs="Arial Unicode MS"/>
        </w:rPr>
        <w:t>Iniciação</w:t>
      </w:r>
      <w:r w:rsidR="00941501">
        <w:rPr>
          <w:rFonts w:eastAsia="Arial Unicode MS" w:cs="Arial Unicode MS"/>
        </w:rPr>
        <w:tab/>
      </w:r>
    </w:p>
    <w:p w14:paraId="6711E043" w14:textId="7C76B00C" w:rsidR="002C1FE4" w:rsidRDefault="00DD1BA4">
      <w:pPr>
        <w:pStyle w:val="TOC2"/>
        <w:numPr>
          <w:ilvl w:val="1"/>
          <w:numId w:val="7"/>
        </w:numPr>
      </w:pPr>
      <w:r>
        <w:rPr>
          <w:rFonts w:eastAsia="Arial Unicode MS" w:cs="Arial Unicode MS"/>
        </w:rPr>
        <w:t>Planejamento</w:t>
      </w:r>
      <w:r w:rsidR="00941501">
        <w:rPr>
          <w:rFonts w:eastAsia="Arial Unicode MS" w:cs="Arial Unicode MS"/>
        </w:rPr>
        <w:tab/>
      </w:r>
    </w:p>
    <w:p w14:paraId="33D545FA" w14:textId="4EA1BBEE" w:rsidR="002C1FE4" w:rsidRDefault="00DD1BA4">
      <w:pPr>
        <w:pStyle w:val="TOC2"/>
        <w:numPr>
          <w:ilvl w:val="1"/>
          <w:numId w:val="8"/>
        </w:numPr>
      </w:pPr>
      <w:r>
        <w:rPr>
          <w:rFonts w:eastAsia="Arial Unicode MS" w:cs="Arial Unicode MS"/>
        </w:rPr>
        <w:t>Execução</w:t>
      </w:r>
      <w:r w:rsidR="00941501">
        <w:rPr>
          <w:rFonts w:eastAsia="Arial Unicode MS" w:cs="Arial Unicode MS"/>
        </w:rPr>
        <w:tab/>
      </w:r>
    </w:p>
    <w:p w14:paraId="17EA6748" w14:textId="6E9EFA09" w:rsidR="002C1FE4" w:rsidRPr="00DD1BA4" w:rsidRDefault="00DD1BA4">
      <w:pPr>
        <w:pStyle w:val="TOC2"/>
        <w:numPr>
          <w:ilvl w:val="1"/>
          <w:numId w:val="9"/>
        </w:numPr>
      </w:pPr>
      <w:r>
        <w:rPr>
          <w:rFonts w:eastAsia="Arial Unicode MS" w:cs="Arial Unicode MS"/>
        </w:rPr>
        <w:t>Encerramento</w:t>
      </w:r>
      <w:r w:rsidR="00941501">
        <w:rPr>
          <w:rFonts w:eastAsia="Arial Unicode MS" w:cs="Arial Unicode MS"/>
        </w:rPr>
        <w:tab/>
      </w:r>
    </w:p>
    <w:p w14:paraId="63EB2207" w14:textId="7D1AF967" w:rsidR="00DD1BA4" w:rsidRDefault="00DD1BA4">
      <w:pPr>
        <w:pStyle w:val="TOC2"/>
        <w:numPr>
          <w:ilvl w:val="1"/>
          <w:numId w:val="9"/>
        </w:numPr>
      </w:pPr>
      <w:r>
        <w:rPr>
          <w:rFonts w:eastAsia="Arial Unicode MS" w:cs="Arial Unicode MS"/>
        </w:rPr>
        <w:t>Monitoramento e Controle.............................................................................................</w:t>
      </w:r>
    </w:p>
    <w:p w14:paraId="1688F85F" w14:textId="2A1B6054" w:rsidR="002C1FE4" w:rsidRDefault="00941501">
      <w:pPr>
        <w:pStyle w:val="TOC1"/>
        <w:numPr>
          <w:ilvl w:val="0"/>
          <w:numId w:val="10"/>
        </w:numPr>
      </w:pPr>
      <w:r>
        <w:rPr>
          <w:rFonts w:eastAsia="Arial Unicode MS" w:cs="Arial Unicode MS"/>
        </w:rPr>
        <w:t>Papéis e Responsabilidades</w:t>
      </w:r>
      <w:r>
        <w:rPr>
          <w:rFonts w:eastAsia="Arial Unicode MS" w:cs="Arial Unicode MS"/>
        </w:rPr>
        <w:tab/>
      </w:r>
    </w:p>
    <w:p w14:paraId="1FAD055E" w14:textId="774B2FC2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Gerente de Projetos</w:t>
      </w:r>
      <w:r>
        <w:rPr>
          <w:rFonts w:eastAsia="Arial Unicode MS" w:cs="Arial Unicode MS"/>
        </w:rPr>
        <w:tab/>
      </w:r>
    </w:p>
    <w:p w14:paraId="4BB3AB1C" w14:textId="097B30EA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Software</w:t>
      </w:r>
      <w:r>
        <w:rPr>
          <w:rFonts w:eastAsia="Arial Unicode MS" w:cs="Arial Unicode MS"/>
        </w:rPr>
        <w:tab/>
      </w:r>
    </w:p>
    <w:p w14:paraId="46B82158" w14:textId="138F69AF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Requisitos</w:t>
      </w:r>
      <w:r>
        <w:rPr>
          <w:rFonts w:eastAsia="Arial Unicode MS" w:cs="Arial Unicode MS"/>
        </w:rPr>
        <w:tab/>
      </w:r>
    </w:p>
    <w:p w14:paraId="20E41472" w14:textId="3A8DC1A6" w:rsidR="002C1FE4" w:rsidRDefault="00941501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Qualidade</w:t>
      </w:r>
      <w:r>
        <w:rPr>
          <w:rFonts w:eastAsia="Arial Unicode MS" w:cs="Arial Unicode MS"/>
        </w:rPr>
        <w:tab/>
      </w:r>
    </w:p>
    <w:p w14:paraId="68F12D55" w14:textId="2639C838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Templates</w:t>
      </w:r>
      <w:r>
        <w:rPr>
          <w:rFonts w:eastAsia="Arial Unicode MS" w:cs="Arial Unicode MS"/>
        </w:rPr>
        <w:tab/>
      </w:r>
    </w:p>
    <w:p w14:paraId="07650081" w14:textId="75605FE4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Nome da Fábrica</w:t>
      </w:r>
      <w:r>
        <w:rPr>
          <w:rFonts w:eastAsia="Arial Unicode MS" w:cs="Arial Unicode MS"/>
        </w:rPr>
        <w:tab/>
      </w:r>
    </w:p>
    <w:p w14:paraId="48D11A8C" w14:textId="70CDEAE0" w:rsidR="002C1FE4" w:rsidRDefault="00941501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Equipe e Papel</w:t>
      </w:r>
      <w:r>
        <w:rPr>
          <w:rFonts w:eastAsia="Arial Unicode MS" w:cs="Arial Unicode MS"/>
        </w:rPr>
        <w:tab/>
      </w:r>
    </w:p>
    <w:p w14:paraId="18F443DB" w14:textId="06CEF557" w:rsidR="002C1FE4" w:rsidRDefault="00941501">
      <w:pPr>
        <w:pStyle w:val="TOC1"/>
      </w:pPr>
      <w:r>
        <w:rPr>
          <w:rFonts w:eastAsia="Arial Unicode MS" w:cs="Arial Unicode MS"/>
        </w:rPr>
        <w:t>A tebela a seguir apresenta os papéis  dos respectivos membros da equipe:</w:t>
      </w:r>
      <w:r>
        <w:rPr>
          <w:rFonts w:eastAsia="Arial Unicode MS" w:cs="Arial Unicode MS"/>
        </w:rPr>
        <w:tab/>
      </w:r>
    </w:p>
    <w:p w14:paraId="6DDBD79C" w14:textId="71B27637" w:rsidR="002C1FE4" w:rsidRDefault="00941501">
      <w:pPr>
        <w:pStyle w:val="TOC1"/>
      </w:pPr>
      <w:r>
        <w:rPr>
          <w:rFonts w:eastAsia="Arial Unicode MS" w:cs="Arial Unicode MS"/>
        </w:rPr>
        <w:t>Referências</w:t>
      </w:r>
      <w:r>
        <w:rPr>
          <w:rFonts w:eastAsia="Arial Unicode MS" w:cs="Arial Unicode MS"/>
        </w:rPr>
        <w:tab/>
      </w:r>
    </w:p>
    <w:p w14:paraId="25EB7E93" w14:textId="77777777" w:rsidR="002C1FE4" w:rsidRDefault="00941501">
      <w:pPr>
        <w:pStyle w:val="Body"/>
        <w:rPr>
          <w:rStyle w:val="PageNumber"/>
        </w:rPr>
      </w:pPr>
      <w:r>
        <w:fldChar w:fldCharType="end"/>
      </w:r>
    </w:p>
    <w:p w14:paraId="56638D77" w14:textId="77777777" w:rsidR="002C1FE4" w:rsidRDefault="002C1FE4">
      <w:pPr>
        <w:pStyle w:val="Body"/>
      </w:pPr>
    </w:p>
    <w:p w14:paraId="4436F3AF" w14:textId="77777777" w:rsidR="002C1FE4" w:rsidRDefault="002C1FE4">
      <w:pPr>
        <w:pStyle w:val="Body"/>
      </w:pPr>
    </w:p>
    <w:p w14:paraId="0B2F582B" w14:textId="77777777" w:rsidR="002C1FE4" w:rsidRDefault="002C1FE4">
      <w:pPr>
        <w:pStyle w:val="Body"/>
      </w:pPr>
    </w:p>
    <w:p w14:paraId="32562A10" w14:textId="77777777" w:rsidR="002C1FE4" w:rsidRDefault="002C1FE4">
      <w:pPr>
        <w:pStyle w:val="Body"/>
      </w:pPr>
    </w:p>
    <w:p w14:paraId="2E986362" w14:textId="77777777" w:rsidR="002C1FE4" w:rsidRDefault="002C1FE4">
      <w:pPr>
        <w:pStyle w:val="Body"/>
      </w:pPr>
    </w:p>
    <w:p w14:paraId="27296997" w14:textId="77777777" w:rsidR="002C1FE4" w:rsidRDefault="002C1FE4">
      <w:pPr>
        <w:pStyle w:val="Body"/>
        <w:sectPr w:rsidR="002C1FE4">
          <w:headerReference w:type="default" r:id="rId7"/>
          <w:footerReference w:type="default" r:id="rId8"/>
          <w:pgSz w:w="11900" w:h="16840"/>
          <w:pgMar w:top="1417" w:right="1701" w:bottom="1417" w:left="1701" w:header="708" w:footer="708" w:gutter="0"/>
          <w:cols w:space="720"/>
        </w:sectPr>
      </w:pPr>
    </w:p>
    <w:p w14:paraId="7AC4882A" w14:textId="77777777" w:rsidR="002C1FE4" w:rsidRDefault="002C1FE4">
      <w:pPr>
        <w:pStyle w:val="Body"/>
      </w:pPr>
    </w:p>
    <w:p w14:paraId="60A8A9F1" w14:textId="77777777" w:rsidR="002C1FE4" w:rsidRDefault="00941501">
      <w:pPr>
        <w:pStyle w:val="Heading1"/>
        <w:numPr>
          <w:ilvl w:val="0"/>
          <w:numId w:val="12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" w:name="_Toc"/>
      <w:r>
        <w:rPr>
          <w:rFonts w:ascii="Arial" w:hAnsi="Arial"/>
          <w:sz w:val="28"/>
          <w:szCs w:val="28"/>
        </w:rPr>
        <w:t>Site no ar</w:t>
      </w:r>
      <w:bookmarkEnd w:id="1"/>
    </w:p>
    <w:p w14:paraId="418C77F7" w14:textId="77777777" w:rsidR="002C1FE4" w:rsidRDefault="002C1FE4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44E30A68" w14:textId="77777777" w:rsidR="002C1FE4" w:rsidRDefault="00941501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forme orientações repassadas através da professora responsável pela disciplina da fábrica de software o site da fábrica Polo estará disponibilizado no endereço (URL) a seguir:</w:t>
      </w:r>
    </w:p>
    <w:p w14:paraId="55132327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5A38742C" w14:textId="2B5B315A" w:rsidR="002C1FE4" w:rsidRDefault="001518A7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ab/>
      </w:r>
      <w:r w:rsidRPr="001518A7">
        <w:rPr>
          <w:sz w:val="24"/>
          <w:szCs w:val="24"/>
          <w:lang w:val="pt-PT"/>
        </w:rPr>
        <w:t>http://fabricas.cesar.edu.br/polo/</w:t>
      </w:r>
      <w:r w:rsidR="00941501">
        <w:rPr>
          <w:sz w:val="24"/>
          <w:szCs w:val="24"/>
          <w:lang w:val="pt-PT"/>
        </w:rPr>
        <w:t xml:space="preserve">  </w:t>
      </w:r>
    </w:p>
    <w:p w14:paraId="42CD9021" w14:textId="77777777" w:rsidR="002C1FE4" w:rsidRDefault="002C1FE4">
      <w:pPr>
        <w:pStyle w:val="Body"/>
        <w:ind w:left="720"/>
        <w:rPr>
          <w:rFonts w:ascii="Arial" w:eastAsia="Arial" w:hAnsi="Arial" w:cs="Arial"/>
          <w:i/>
          <w:iCs/>
          <w:sz w:val="32"/>
          <w:szCs w:val="32"/>
        </w:rPr>
      </w:pPr>
    </w:p>
    <w:p w14:paraId="631F1B27" w14:textId="77777777" w:rsidR="002C1FE4" w:rsidRDefault="00941501">
      <w:pPr>
        <w:pStyle w:val="Heading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" w:name="_Toc1"/>
      <w:r>
        <w:rPr>
          <w:rStyle w:val="PageNumber"/>
          <w:rFonts w:ascii="Arial" w:hAnsi="Arial"/>
          <w:sz w:val="28"/>
          <w:szCs w:val="28"/>
        </w:rPr>
        <w:t>Ferramentas</w:t>
      </w:r>
      <w:bookmarkEnd w:id="2"/>
    </w:p>
    <w:p w14:paraId="3B6186DA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277F3150" w14:textId="77777777" w:rsidR="002C1FE4" w:rsidRPr="001518A7" w:rsidRDefault="00941501">
      <w:pPr>
        <w:pStyle w:val="Paragraph2"/>
        <w:spacing w:after="0"/>
        <w:ind w:left="0"/>
        <w:jc w:val="both"/>
        <w:rPr>
          <w:i/>
          <w:iCs/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A fábrica Polo definiu, de modo preliminar, o seguinte conjunto de ferramentas que será adotado ao longo do processo de desenvolvimento do projeto selecionado. É importante salientar que o elenco de ferramentas poderá sofrer alterações  no decorrer das atividades caso surjam necessidades de readequação. </w:t>
      </w:r>
      <w:r w:rsidRPr="001518A7">
        <w:rPr>
          <w:i/>
          <w:iCs/>
          <w:sz w:val="24"/>
          <w:szCs w:val="24"/>
          <w:lang w:val="pt-BR"/>
        </w:rPr>
        <w:t>A Tabela 1 lista as ferramentas previamente selecionadas.</w:t>
      </w:r>
    </w:p>
    <w:p w14:paraId="559394E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</w:rPr>
      </w:pPr>
    </w:p>
    <w:p w14:paraId="19C4C075" w14:textId="77777777" w:rsidR="002C1FE4" w:rsidRDefault="00941501">
      <w:pPr>
        <w:pStyle w:val="Body"/>
        <w:spacing w:after="120"/>
        <w:jc w:val="center"/>
        <w:rPr>
          <w:rFonts w:ascii="Arial" w:eastAsia="Arial" w:hAnsi="Arial" w:cs="Arial"/>
          <w:b/>
          <w:bCs/>
          <w:sz w:val="20"/>
          <w:szCs w:val="20"/>
        </w:rPr>
      </w:pPr>
      <w:r>
        <w:rPr>
          <w:rFonts w:ascii="Arial" w:hAnsi="Arial"/>
          <w:b/>
          <w:bCs/>
          <w:sz w:val="20"/>
          <w:szCs w:val="20"/>
        </w:rPr>
        <w:t xml:space="preserve">Tabela 1. </w:t>
      </w:r>
      <w:r>
        <w:rPr>
          <w:rFonts w:ascii="Arial" w:hAnsi="Arial"/>
          <w:sz w:val="20"/>
          <w:szCs w:val="20"/>
          <w:lang w:val="pt-PT"/>
        </w:rPr>
        <w:t>Lista de ferramentas</w:t>
      </w:r>
      <w:r>
        <w:rPr>
          <w:rFonts w:ascii="Arial" w:hAnsi="Arial"/>
          <w:b/>
          <w:bCs/>
          <w:sz w:val="20"/>
          <w:szCs w:val="20"/>
        </w:rPr>
        <w:t>.</w:t>
      </w:r>
    </w:p>
    <w:tbl>
      <w:tblPr>
        <w:tblStyle w:val="TableNormal1"/>
        <w:tblW w:w="8498" w:type="dxa"/>
        <w:jc w:val="center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472C4"/>
        <w:tblLayout w:type="fixed"/>
        <w:tblLook w:val="04A0" w:firstRow="1" w:lastRow="0" w:firstColumn="1" w:lastColumn="0" w:noHBand="0" w:noVBand="1"/>
      </w:tblPr>
      <w:tblGrid>
        <w:gridCol w:w="1999"/>
        <w:gridCol w:w="4501"/>
        <w:gridCol w:w="1998"/>
      </w:tblGrid>
      <w:tr w:rsidR="002C1FE4" w14:paraId="01861093" w14:textId="77777777">
        <w:trPr>
          <w:trHeight w:val="250"/>
          <w:tblHeader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C180E1D" w14:textId="77777777" w:rsidR="002C1FE4" w:rsidRDefault="00941501">
            <w:pPr>
              <w:pStyle w:val="PSCTabelaCabecalho"/>
            </w:pPr>
            <w:r>
              <w:t>Ferramenta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E23E8F" w14:textId="77777777" w:rsidR="002C1FE4" w:rsidRDefault="00941501">
            <w:pPr>
              <w:pStyle w:val="PSCTabelaCabecalho"/>
            </w:pPr>
            <w:r>
              <w:t>Propósi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86CD7D" w14:textId="77777777" w:rsidR="002C1FE4" w:rsidRDefault="00941501">
            <w:pPr>
              <w:pStyle w:val="PSCTabelaCabecalho"/>
            </w:pPr>
            <w:r>
              <w:t>Qtd de Licenças</w:t>
            </w:r>
          </w:p>
        </w:tc>
      </w:tr>
      <w:tr w:rsidR="002C1FE4" w14:paraId="05B5019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369AE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CE1CFB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os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EB44A3" w14:textId="77777777" w:rsidR="002C1FE4" w:rsidRDefault="002C1FE4"/>
        </w:tc>
      </w:tr>
      <w:tr w:rsidR="002C1FE4" w14:paraId="1381184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0A2E8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ASTAH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A6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s diagramas dos software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52548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00C16803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8E45B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14A3F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E22C1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66DC9D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BFFAD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BIZAGI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076D2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 processo de desenvolvimen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F2CB4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67F8F4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E650B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 DESKTO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B475F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Plataforma de apoio ao desenvolvimento de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1E892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95396EA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A7896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GI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4F17B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4CFB5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42E73E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D18C7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a-DK"/>
              </w:rPr>
              <w:t>GOOGLE DRIV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05813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rmazenamento dos artefato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3B4E0E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2A47865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22816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OOGLE GROUP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CA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nsolid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das mensagens de e-mail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660A4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3C7905B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AB7C2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C7C11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Banco de dados relacional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482531" w14:textId="77777777" w:rsidR="002C1FE4" w:rsidRDefault="002C1FE4"/>
        </w:tc>
      </w:tr>
      <w:tr w:rsidR="002C1FE4" w:rsidRPr="005F5925" w14:paraId="0A7FA057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F9DEC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E5667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 xml:space="preserve">Ferramenta para acesso e gerenciamento do banco de dados MySQL 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98D712" w14:textId="77777777" w:rsidR="002C1FE4" w:rsidRPr="001518A7" w:rsidRDefault="002C1FE4">
            <w:pPr>
              <w:rPr>
                <w:lang w:val="pt-BR"/>
              </w:rPr>
            </w:pPr>
          </w:p>
        </w:tc>
      </w:tr>
      <w:tr w:rsidR="002C1FE4" w14:paraId="5474E73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36D21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5B350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e softwar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5CD570" w14:textId="77777777" w:rsidR="002C1FE4" w:rsidRDefault="002C1FE4"/>
        </w:tc>
      </w:tr>
      <w:tr w:rsidR="002C1FE4" w14:paraId="3B297F95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D6949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REDMIN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A0FA23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Gerenciamento das atividade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CE5897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6DA1437C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10521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HANGOU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2A29D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 xml:space="preserve">o por 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videoconfer</w:t>
            </w:r>
            <w:proofErr w:type="spellEnd"/>
            <w:r>
              <w:rPr>
                <w:rFonts w:ascii="Arial" w:hAnsi="Arial"/>
                <w:sz w:val="20"/>
                <w:szCs w:val="20"/>
              </w:rPr>
              <w:t>ê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cia entre os integrante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936BF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59C135B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A6CFC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WHATSAP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7DD62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por mensagens instant</w:t>
            </w:r>
            <w:r>
              <w:rPr>
                <w:rFonts w:ascii="Arial" w:hAnsi="Arial"/>
                <w:sz w:val="20"/>
                <w:szCs w:val="20"/>
              </w:rPr>
              <w:t>â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eas dos membro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8CFC8B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059602F" w14:textId="77777777">
        <w:tblPrEx>
          <w:shd w:val="clear" w:color="auto" w:fill="CDD4E9"/>
        </w:tblPrEx>
        <w:trPr>
          <w:trHeight w:val="66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58EEE" w14:textId="1B29BAE3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WORDPRES</w:t>
            </w:r>
            <w:r w:rsidR="0036275A">
              <w:rPr>
                <w:rFonts w:ascii="Arial" w:hAnsi="Arial"/>
                <w:sz w:val="20"/>
                <w:szCs w:val="20"/>
              </w:rPr>
              <w:t>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B9332C" w14:textId="77777777" w:rsidR="002C1FE4" w:rsidRDefault="00941501">
            <w:pPr>
              <w:pStyle w:val="Body"/>
            </w:pP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Gerenciador</w:t>
            </w:r>
            <w:proofErr w:type="spellEnd"/>
            <w:r>
              <w:rPr>
                <w:rFonts w:ascii="Arial" w:hAnsi="Arial"/>
                <w:sz w:val="20"/>
                <w:szCs w:val="20"/>
                <w:lang w:val="es-ES_tradnl"/>
              </w:rPr>
              <w:t xml:space="preserve"> de 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conte</w:t>
            </w:r>
            <w:proofErr w:type="spellEnd"/>
            <w:r>
              <w:rPr>
                <w:rFonts w:ascii="Arial" w:hAnsi="Arial"/>
                <w:sz w:val="20"/>
                <w:szCs w:val="20"/>
              </w:rPr>
              <w:t>ú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o para disponibilização de informações da f</w:t>
            </w:r>
            <w:r>
              <w:rPr>
                <w:rFonts w:ascii="Arial" w:hAnsi="Arial"/>
                <w:sz w:val="20"/>
                <w:szCs w:val="20"/>
              </w:rPr>
              <w:t>á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brica de software e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ED22B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2710BC8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CBAA2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HEROKU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4BE4D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mbiente para servidor de aplicações e deploy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1973FA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</w:tbl>
    <w:p w14:paraId="05DDE102" w14:textId="77777777" w:rsidR="002C1FE4" w:rsidRDefault="002C1FE4">
      <w:pPr>
        <w:pStyle w:val="Body"/>
        <w:widowControl w:val="0"/>
        <w:spacing w:after="120"/>
        <w:ind w:left="108" w:hanging="108"/>
        <w:jc w:val="center"/>
        <w:rPr>
          <w:rFonts w:ascii="Arial" w:eastAsia="Arial" w:hAnsi="Arial" w:cs="Arial"/>
          <w:b/>
          <w:bCs/>
          <w:sz w:val="20"/>
          <w:szCs w:val="20"/>
        </w:rPr>
      </w:pPr>
    </w:p>
    <w:p w14:paraId="2C0DCC0A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28596BF5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098F650F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D2495C3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F924536" w14:textId="77777777" w:rsidR="002C1FE4" w:rsidRDefault="00941501">
      <w:pPr>
        <w:pStyle w:val="Heading1"/>
        <w:numPr>
          <w:ilvl w:val="0"/>
          <w:numId w:val="14"/>
        </w:numPr>
        <w:spacing w:before="0" w:after="0"/>
        <w:jc w:val="left"/>
        <w:rPr>
          <w:rFonts w:ascii="Arial" w:eastAsia="Arial" w:hAnsi="Arial" w:cs="Arial"/>
          <w:sz w:val="28"/>
          <w:szCs w:val="28"/>
        </w:rPr>
      </w:pPr>
      <w:bookmarkStart w:id="3" w:name="_Toc2"/>
      <w:r>
        <w:rPr>
          <w:rStyle w:val="PageNumber"/>
          <w:rFonts w:ascii="Arial" w:hAnsi="Arial"/>
          <w:sz w:val="28"/>
          <w:szCs w:val="28"/>
        </w:rPr>
        <w:t>O Modelo de Ciclo de Vida</w:t>
      </w:r>
      <w:bookmarkEnd w:id="3"/>
    </w:p>
    <w:p w14:paraId="09760DA0" w14:textId="77777777" w:rsidR="002C1FE4" w:rsidRDefault="002C1FE4">
      <w:pPr>
        <w:pStyle w:val="Body"/>
        <w:rPr>
          <w:rFonts w:ascii="Arial" w:eastAsia="Arial" w:hAnsi="Arial" w:cs="Arial"/>
          <w:b/>
          <w:bCs/>
        </w:rPr>
      </w:pPr>
      <w:bookmarkStart w:id="4" w:name="_Ref471394537"/>
    </w:p>
    <w:p w14:paraId="10F560E9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30937D72" w14:textId="77777777" w:rsidR="002C1FE4" w:rsidRPr="001518A7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Segundo </w:t>
      </w:r>
      <w:r w:rsidRPr="001518A7">
        <w:rPr>
          <w:sz w:val="24"/>
          <w:szCs w:val="24"/>
          <w:lang w:val="pt-BR"/>
        </w:rPr>
        <w:t>Cordeiro(2003)</w:t>
      </w:r>
      <w:r>
        <w:rPr>
          <w:sz w:val="24"/>
          <w:szCs w:val="24"/>
          <w:lang w:val="pt-PT"/>
        </w:rPr>
        <w:t xml:space="preserve">, na NBR ISO/IEC </w:t>
      </w:r>
      <w:r>
        <w:rPr>
          <w:sz w:val="24"/>
          <w:szCs w:val="24"/>
        </w:rPr>
        <w:fldChar w:fldCharType="begin"/>
      </w:r>
      <w:r w:rsidRPr="001518A7">
        <w:rPr>
          <w:sz w:val="24"/>
          <w:szCs w:val="24"/>
          <w:lang w:val="pt-BR"/>
        </w:rPr>
        <w:instrText xml:space="preserve"> ADDIN EN.CITE &lt;EndNote&gt;&lt;Cite ExcludeAuth="1" &gt;&lt;Year&gt;1998&lt;/Year&gt;&lt;DisplayText&gt;(NBR ISO/IEC 12207, 1998)&lt;/DisplayText&gt;&lt;record&gt;&lt;ref-type name="Report"&gt;27&lt;/ref-type&gt;&lt;contributors&gt;&lt;authors/&gt;&lt;/contributors&gt;&lt;titles/&gt;&lt;title&gt;NBR ISO/IEC 12207&lt;/title&gt;&lt;periodical/&gt;&lt;dates&gt;&lt;year&gt;1998&lt;/year&gt;&lt;pub-dates/&gt;&lt;/dates&gt;&lt;/record&gt;&lt;/Cite&gt;&lt;/EndNote&gt;</w:instrText>
      </w:r>
      <w:r>
        <w:rPr>
          <w:sz w:val="24"/>
          <w:szCs w:val="24"/>
        </w:rPr>
        <w:fldChar w:fldCharType="separate"/>
      </w:r>
      <w:r w:rsidRPr="001518A7">
        <w:rPr>
          <w:sz w:val="24"/>
          <w:szCs w:val="24"/>
          <w:lang w:val="pt-BR"/>
        </w:rPr>
        <w:t>(NBR ISO/IEC 12207, 1998)</w:t>
      </w:r>
      <w:r>
        <w:rPr>
          <w:sz w:val="24"/>
          <w:szCs w:val="24"/>
        </w:rPr>
        <w:fldChar w:fldCharType="end"/>
      </w:r>
      <w:r>
        <w:rPr>
          <w:sz w:val="24"/>
          <w:szCs w:val="24"/>
          <w:lang w:val="pt-PT"/>
        </w:rPr>
        <w:t xml:space="preserve"> o ciclo de vida de um software é a “estrutura contendo processos, atividades e tarefas envolvidas no desenvolvimento, operação e manutenção de um produto de software, abrangendo a vida do sistema desde a definição de seus requisitos até o término do seu uso”. </w:t>
      </w:r>
    </w:p>
    <w:p w14:paraId="25405E19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3166BD33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siderando a necessidade de definição de um ciclo de vida para o desenvolvimento do projeto, os membros da fábrica de software decidiu por adotar um modelo de cilco de vida fundamentado em duas abordagens estruturantes, quais sejam:</w:t>
      </w:r>
    </w:p>
    <w:p w14:paraId="4D751861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20352CB0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imento iterativo e incremental</w:t>
      </w:r>
    </w:p>
    <w:p w14:paraId="3300218C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etodologias ágeis</w:t>
      </w:r>
    </w:p>
    <w:p w14:paraId="2713C7E2" w14:textId="77777777" w:rsidR="002C1FE4" w:rsidRDefault="002C1FE4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3CE802A4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o ponto de vista do desenvolvimento iterativo e incremental a  expectativa é percorrer as atividades de análise, especificação, implementação e validação de forma recursiva em janelas de tempo reduzidas proporcionando entregas mais rápidas e de qualidade. Ocorre que o desenvolvimento iterativo incremental cuida da construção do artefato de software em sí e ignora os aspectos de gerenciamento de um projeto de software.</w:t>
      </w:r>
    </w:p>
    <w:p w14:paraId="2BBA29BE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1FE02189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Para complementar nosso modelo de ciclo de vida inserimos o SCRUM como uma técnica para o gerenciamento de projetos por representar uma metodologia ágil e totalmente aderente ao desenvolvimento iterativo e incremental. Amaral et al. (2011) citam que: “O gerenciamento ágil de projetos é uma abordagem fundamentada em um conjunto de princípios, cujo objetivo é tornar o processo de gerenciamento de projetos mais simples, flexível e iterativo, de forma a obter melhores resultados em desempenho (tempo, custo e qualidade), menos esforço em gerenciamento e maiores níveis de inovação e agregação de valor para o cliente”. </w:t>
      </w:r>
    </w:p>
    <w:p w14:paraId="7473517E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070A4EFB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Nessa perspectiva, o SCRUM constitui uma metodologia leve e simples, baseada em pequenos ciclos, equipes pequenas, auto-confiantes, colaborativas e flexíveis. Considerando pois, o projeto selecionado por esta fábrica, o perfil dos envolvidos nesse projeto, o cliente e suas expectativas, a fábrica POLO está convicta de ter adotado um modelo de ciclo de vida compatível, o qual, oferece as condições necessárias para o sucesso do seu projeto</w:t>
      </w:r>
    </w:p>
    <w:p w14:paraId="31849E91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47C40109" w14:textId="77777777" w:rsidR="002C1FE4" w:rsidRDefault="002C1FE4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14:paraId="45688060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. </w:t>
      </w:r>
    </w:p>
    <w:p w14:paraId="5511AF00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</w:rPr>
        <w:t xml:space="preserve"> </w:t>
      </w:r>
    </w:p>
    <w:p w14:paraId="227381D2" w14:textId="77777777" w:rsidR="002C1FE4" w:rsidRDefault="002C1FE4">
      <w:pPr>
        <w:pStyle w:val="Body"/>
        <w:sectPr w:rsidR="002C1FE4">
          <w:headerReference w:type="default" r:id="rId9"/>
          <w:footerReference w:type="default" r:id="rId10"/>
          <w:pgSz w:w="11900" w:h="16840"/>
          <w:pgMar w:top="1417" w:right="1701" w:bottom="1417" w:left="1701" w:header="708" w:footer="708" w:gutter="0"/>
          <w:pgNumType w:start="4"/>
          <w:cols w:space="720"/>
        </w:sectPr>
      </w:pPr>
    </w:p>
    <w:bookmarkEnd w:id="4"/>
    <w:p w14:paraId="44482191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E3C8E12" w14:textId="77777777" w:rsidR="002C1FE4" w:rsidRDefault="00941501">
      <w:pPr>
        <w:pStyle w:val="Heading1"/>
        <w:numPr>
          <w:ilvl w:val="0"/>
          <w:numId w:val="17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5" w:name="_Toc3"/>
      <w:r>
        <w:rPr>
          <w:rStyle w:val="PageNumber"/>
          <w:rFonts w:ascii="Arial" w:hAnsi="Arial"/>
          <w:sz w:val="28"/>
          <w:szCs w:val="28"/>
        </w:rPr>
        <w:t>Processos</w:t>
      </w:r>
      <w:bookmarkEnd w:id="5"/>
    </w:p>
    <w:p w14:paraId="14230C94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FA63A8C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6" w:name="_Toc4"/>
      <w:r>
        <w:rPr>
          <w:rStyle w:val="PageNumber"/>
          <w:rFonts w:ascii="Arial" w:hAnsi="Arial"/>
        </w:rPr>
        <w:t>Macro-processo</w:t>
      </w:r>
      <w:bookmarkEnd w:id="6"/>
    </w:p>
    <w:p w14:paraId="4720C9D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4FEC847D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FA39683" w14:textId="47BF5925" w:rsidR="002C1FE4" w:rsidRDefault="001759E0" w:rsidP="001759E0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 w:rsidRPr="001759E0">
        <w:rPr>
          <w:rFonts w:ascii="Arial" w:eastAsia="Arial" w:hAnsi="Arial" w:cs="Arial"/>
          <w:i w:val="0"/>
          <w:iCs w:val="0"/>
          <w:noProof/>
          <w:sz w:val="24"/>
          <w:szCs w:val="24"/>
          <w:lang w:val="pt-BR"/>
        </w:rPr>
        <w:drawing>
          <wp:inline distT="0" distB="0" distL="0" distR="0" wp14:anchorId="5908C1CD" wp14:editId="700789EB">
            <wp:extent cx="8533130" cy="3177098"/>
            <wp:effectExtent l="0" t="0" r="1270" b="4445"/>
            <wp:docPr id="4" name="Picture 4" descr="C:\Users\3748568\Documents\GIT\mestradopolocesar\Documentacao\Processos\Diogo Macro - Versão\Imagens\Mac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3748568\Documents\GIT\mestradopolocesar\Documentacao\Processos\Diogo Macro - Versão\Imagens\Macro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177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pt-BR"/>
        </w:rPr>
        <mc:AlternateContent>
          <mc:Choice Requires="wps">
            <w:drawing>
              <wp:inline distT="0" distB="0" distL="0" distR="0" wp14:anchorId="67F73540" wp14:editId="59BED093">
                <wp:extent cx="307340" cy="307340"/>
                <wp:effectExtent l="0" t="0" r="0" b="0"/>
                <wp:docPr id="3" name="Rectangle 3" descr="blob:https://web.whatsapp.com/c4b2f8b8-c871-47f9-9ea5-2e80d4041cf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7340" cy="3073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00836E9F" id="Rectangle 3" o:spid="_x0000_s1026" alt="blob:https://web.whatsapp.com/c4b2f8b8-c871-47f9-9ea5-2e80d4041cf1" style="width:24.2pt;height:24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" filled="f" stroked="f">
                <o:lock v:ext="edit" aspectratio="t"/>
                <w10:anchorlock/>
              </v:rect>
            </w:pict>
          </mc:Fallback>
        </mc:AlternateContent>
      </w:r>
    </w:p>
    <w:p w14:paraId="01D1F709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EFEC6C5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F1C5DBE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E451B43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7" w:name="_Toc5"/>
      <w:r>
        <w:rPr>
          <w:rStyle w:val="PageNumber"/>
          <w:rFonts w:ascii="Arial" w:hAnsi="Arial"/>
        </w:rPr>
        <w:lastRenderedPageBreak/>
        <w:t xml:space="preserve">Subprocesso Iniciação </w:t>
      </w:r>
      <w:bookmarkEnd w:id="7"/>
    </w:p>
    <w:p w14:paraId="7C33BFFD" w14:textId="77777777" w:rsidR="002C1FE4" w:rsidRDefault="002C1FE4">
      <w:pPr>
        <w:pStyle w:val="Body"/>
      </w:pPr>
    </w:p>
    <w:p w14:paraId="68594744" w14:textId="1A7C9D77" w:rsidR="002C1FE4" w:rsidRDefault="001759E0" w:rsidP="00E81DDB">
      <w:pPr>
        <w:pStyle w:val="Body"/>
        <w:jc w:val="center"/>
      </w:pPr>
      <w:r w:rsidRPr="001759E0">
        <w:rPr>
          <w:rFonts w:ascii="Arial Unicode MS" w:hAnsi="Arial Unicode MS"/>
          <w:noProof/>
        </w:rPr>
        <w:lastRenderedPageBreak/>
        <w:drawing>
          <wp:inline distT="0" distB="0" distL="0" distR="0" wp14:anchorId="3ACF1512" wp14:editId="007C1F09">
            <wp:extent cx="8533130" cy="5924192"/>
            <wp:effectExtent l="0" t="0" r="1270" b="635"/>
            <wp:docPr id="5" name="Picture 5" descr="C:\Users\3748568\Documents\GIT\mestradopolocesar\Documentacao\Processos\Diogo Macro - Versão\Imagens\Inicia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3748568\Documents\GIT\mestradopolocesar\Documentacao\Processos\Diogo Macro - Versão\Imagens\Iniciação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592419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41501">
        <w:rPr>
          <w:rFonts w:ascii="Arial Unicode MS" w:hAnsi="Arial Unicode MS"/>
        </w:rPr>
        <w:br w:type="page"/>
      </w:r>
    </w:p>
    <w:p w14:paraId="440FED5F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8" w:name="_Toc6"/>
      <w:r>
        <w:rPr>
          <w:rStyle w:val="PageNumber"/>
          <w:rFonts w:ascii="Arial" w:hAnsi="Arial"/>
        </w:rPr>
        <w:lastRenderedPageBreak/>
        <w:t>Subprocesso Planejamento</w:t>
      </w:r>
      <w:bookmarkEnd w:id="8"/>
    </w:p>
    <w:p w14:paraId="32121E0B" w14:textId="15502D7D" w:rsidR="002C1FE4" w:rsidRDefault="002C1FE4">
      <w:pPr>
        <w:pStyle w:val="Body"/>
      </w:pPr>
    </w:p>
    <w:p w14:paraId="3FEDBFF2" w14:textId="77777777" w:rsidR="004E1F2D" w:rsidRDefault="004E1F2D">
      <w:pPr>
        <w:pStyle w:val="Body"/>
      </w:pPr>
    </w:p>
    <w:p w14:paraId="7C175F3D" w14:textId="44F849F5" w:rsidR="002C1FE4" w:rsidRDefault="001759E0">
      <w:pPr>
        <w:pStyle w:val="Body"/>
        <w:jc w:val="center"/>
      </w:pPr>
      <w:r w:rsidRPr="001759E0">
        <w:rPr>
          <w:noProof/>
        </w:rPr>
        <w:lastRenderedPageBreak/>
        <w:drawing>
          <wp:inline distT="0" distB="0" distL="0" distR="0" wp14:anchorId="28492E09" wp14:editId="4B418DA5">
            <wp:extent cx="7020717" cy="5422265"/>
            <wp:effectExtent l="0" t="0" r="8890" b="6985"/>
            <wp:docPr id="6" name="Picture 6" descr="C:\Users\3748568\Documents\GIT\mestradopolocesar\Documentacao\Processos\Diogo Macro - Versão\Imagens\Planej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3748568\Documents\GIT\mestradopolocesar\Documentacao\Processos\Diogo Macro - Versão\Imagens\Planejamento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29060" cy="542870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8F15F" w14:textId="6F3DA4A6" w:rsidR="00E81DDB" w:rsidRPr="001759E0" w:rsidRDefault="00941501" w:rsidP="00E81DDB">
      <w:pPr>
        <w:pStyle w:val="Heading2"/>
        <w:numPr>
          <w:ilvl w:val="1"/>
          <w:numId w:val="13"/>
        </w:numPr>
        <w:rPr>
          <w:rFonts w:ascii="Arial" w:hAnsi="Arial"/>
        </w:rPr>
      </w:pPr>
      <w:bookmarkStart w:id="9" w:name="_Toc7"/>
      <w:r>
        <w:rPr>
          <w:rStyle w:val="PageNumber"/>
          <w:rFonts w:ascii="Arial" w:hAnsi="Arial"/>
        </w:rPr>
        <w:lastRenderedPageBreak/>
        <w:t>Subprocesso Execução</w:t>
      </w:r>
      <w:bookmarkEnd w:id="9"/>
    </w:p>
    <w:p w14:paraId="7F6988F3" w14:textId="6A7D035D" w:rsidR="00E81DDB" w:rsidRDefault="001759E0" w:rsidP="00E81DDB">
      <w:pPr>
        <w:pStyle w:val="Body"/>
        <w:jc w:val="center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lastRenderedPageBreak/>
        <w:drawing>
          <wp:inline distT="0" distB="0" distL="0" distR="0" wp14:anchorId="5DC751AF" wp14:editId="0834B4AF">
            <wp:extent cx="8533130" cy="6719122"/>
            <wp:effectExtent l="0" t="0" r="1270" b="5715"/>
            <wp:docPr id="7" name="Picture 7" descr="C:\Users\3748568\Documents\GIT\mestradopolocesar\Documentacao\Processos\Diogo Macro - Versão\Imagens\Execu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3748568\Documents\GIT\mestradopolocesar\Documentacao\Processos\Diogo Macro - Versão\Imagens\Execução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671912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81DDB">
        <w:rPr>
          <w:rFonts w:ascii="Arial" w:eastAsia="Arial" w:hAnsi="Arial" w:cs="Arial"/>
        </w:rPr>
        <w:br w:type="page"/>
      </w:r>
    </w:p>
    <w:p w14:paraId="5F5D96AD" w14:textId="77777777" w:rsidR="002C1FE4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</w:rPr>
      </w:pPr>
      <w:bookmarkStart w:id="10" w:name="_Toc8"/>
      <w:r>
        <w:rPr>
          <w:rStyle w:val="PageNumber"/>
          <w:rFonts w:ascii="Arial" w:hAnsi="Arial"/>
        </w:rPr>
        <w:lastRenderedPageBreak/>
        <w:t>Subprocesso Encerramento</w:t>
      </w:r>
      <w:bookmarkEnd w:id="10"/>
    </w:p>
    <w:p w14:paraId="246A57B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B277B49" w14:textId="0D7601A4" w:rsidR="002C1FE4" w:rsidRDefault="001759E0">
      <w:pPr>
        <w:pStyle w:val="Body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drawing>
          <wp:inline distT="0" distB="0" distL="0" distR="0" wp14:anchorId="728E9E87" wp14:editId="334FF541">
            <wp:extent cx="8533130" cy="3263746"/>
            <wp:effectExtent l="0" t="0" r="1270" b="0"/>
            <wp:docPr id="8" name="Picture 8" descr="C:\Users\3748568\Documents\GIT\mestradopolocesar\Documentacao\Processos\Diogo Macro - Versão\Imagens\Encerr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3748568\Documents\GIT\mestradopolocesar\Documentacao\Processos\Diogo Macro - Versão\Imagens\Encerramento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2637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868C75" w14:textId="4CA1CE6D" w:rsidR="002C1FE4" w:rsidRDefault="002C1FE4">
      <w:pPr>
        <w:pStyle w:val="Body"/>
      </w:pPr>
    </w:p>
    <w:p w14:paraId="76791CD0" w14:textId="50BE68FB" w:rsidR="004E1F2D" w:rsidRDefault="004E1F2D">
      <w:pPr>
        <w:pStyle w:val="Body"/>
      </w:pPr>
    </w:p>
    <w:p w14:paraId="33CE4EFC" w14:textId="62BE60A1" w:rsidR="004E1F2D" w:rsidRDefault="004E1F2D">
      <w:pPr>
        <w:pStyle w:val="Body"/>
      </w:pPr>
    </w:p>
    <w:p w14:paraId="3C8DF0BB" w14:textId="618FC9AA" w:rsidR="004E1F2D" w:rsidRDefault="004E1F2D">
      <w:pPr>
        <w:pStyle w:val="Body"/>
      </w:pPr>
    </w:p>
    <w:p w14:paraId="64387285" w14:textId="71CAC45A" w:rsidR="004E1F2D" w:rsidRDefault="004E1F2D">
      <w:pPr>
        <w:pStyle w:val="Body"/>
      </w:pPr>
    </w:p>
    <w:p w14:paraId="0ADB9481" w14:textId="33969465" w:rsidR="004E1F2D" w:rsidRDefault="004E1F2D">
      <w:pPr>
        <w:pStyle w:val="Body"/>
      </w:pPr>
    </w:p>
    <w:p w14:paraId="32C7B42B" w14:textId="4C33F359" w:rsidR="004E1F2D" w:rsidRDefault="004E1F2D">
      <w:pPr>
        <w:pStyle w:val="Body"/>
      </w:pPr>
    </w:p>
    <w:p w14:paraId="000B7C0C" w14:textId="476BDDE8" w:rsidR="004E1F2D" w:rsidRDefault="004E1F2D">
      <w:pPr>
        <w:pStyle w:val="Body"/>
      </w:pPr>
    </w:p>
    <w:p w14:paraId="102CFA3B" w14:textId="7686CDA2" w:rsidR="004E1F2D" w:rsidRDefault="004E1F2D">
      <w:pPr>
        <w:pStyle w:val="Body"/>
      </w:pPr>
    </w:p>
    <w:p w14:paraId="2C8BC201" w14:textId="0E2D15AD" w:rsidR="004E1F2D" w:rsidRDefault="004E1F2D">
      <w:pPr>
        <w:pStyle w:val="Body"/>
      </w:pPr>
    </w:p>
    <w:p w14:paraId="72A53CB6" w14:textId="3D4C625B" w:rsidR="004E1F2D" w:rsidRDefault="004E1F2D">
      <w:pPr>
        <w:pStyle w:val="Body"/>
      </w:pPr>
    </w:p>
    <w:p w14:paraId="36661F4A" w14:textId="77777777" w:rsidR="004E1F2D" w:rsidRDefault="004E1F2D">
      <w:pPr>
        <w:pStyle w:val="Body"/>
      </w:pPr>
    </w:p>
    <w:p w14:paraId="34B1A68B" w14:textId="16F34CBF" w:rsidR="00E81DDB" w:rsidRDefault="004E1F2D">
      <w:pPr>
        <w:pStyle w:val="Body"/>
        <w:rPr>
          <w:b/>
        </w:rPr>
      </w:pPr>
      <w:r>
        <w:lastRenderedPageBreak/>
        <w:t xml:space="preserve">4.6     </w:t>
      </w:r>
      <w:r w:rsidRPr="004E1F2D">
        <w:rPr>
          <w:b/>
        </w:rPr>
        <w:t>Monitoramento e Controle</w:t>
      </w:r>
    </w:p>
    <w:p w14:paraId="0ED3F995" w14:textId="3EECF43C" w:rsidR="004E1F2D" w:rsidRDefault="004E1F2D">
      <w:pPr>
        <w:pStyle w:val="Body"/>
        <w:rPr>
          <w:b/>
        </w:rPr>
      </w:pPr>
    </w:p>
    <w:p w14:paraId="23627186" w14:textId="3E8B32CC" w:rsidR="004E1F2D" w:rsidRDefault="004E1F2D">
      <w:pPr>
        <w:pStyle w:val="Body"/>
        <w:rPr>
          <w:b/>
        </w:rPr>
      </w:pPr>
    </w:p>
    <w:p w14:paraId="17797D17" w14:textId="261F5F98" w:rsidR="004E1F2D" w:rsidRDefault="004E1F2D">
      <w:pPr>
        <w:pStyle w:val="Body"/>
        <w:sectPr w:rsidR="004E1F2D" w:rsidSect="00E81DDB">
          <w:headerReference w:type="default" r:id="rId16"/>
          <w:pgSz w:w="16840" w:h="11900" w:orient="landscape"/>
          <w:pgMar w:top="1417" w:right="1701" w:bottom="1417" w:left="1701" w:header="708" w:footer="708" w:gutter="0"/>
          <w:pgNumType w:start="4"/>
          <w:cols w:space="720"/>
          <w:docGrid w:linePitch="326"/>
        </w:sectPr>
      </w:pPr>
      <w:r w:rsidRPr="004E1F2D">
        <w:rPr>
          <w:noProof/>
        </w:rPr>
        <w:drawing>
          <wp:inline distT="0" distB="0" distL="0" distR="0" wp14:anchorId="22E4559E" wp14:editId="648B22F3">
            <wp:extent cx="8533130" cy="4288459"/>
            <wp:effectExtent l="0" t="0" r="1270" b="0"/>
            <wp:docPr id="2" name="Picture 2" descr="C:\Users\3748568\Documents\GIT\mestradopolocesar\Documentacao\Processos\Diogo Macro - Versão\Imagens\Monitoramento e Control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748568\Documents\GIT\mestradopolocesar\Documentacao\Processos\Diogo Macro - Versão\Imagens\Monitoramento e Control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42884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4EE243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534AEDEB" w14:textId="77777777" w:rsidR="002C1FE4" w:rsidRDefault="002C1FE4">
      <w:pPr>
        <w:pStyle w:val="Heading1"/>
        <w:pBdr>
          <w:bottom w:val="nil"/>
        </w:pBdr>
        <w:spacing w:before="0" w:after="0"/>
        <w:ind w:left="432"/>
        <w:rPr>
          <w:rFonts w:ascii="Arial" w:eastAsia="Arial" w:hAnsi="Arial" w:cs="Arial"/>
        </w:rPr>
      </w:pPr>
    </w:p>
    <w:p w14:paraId="7C963871" w14:textId="77777777" w:rsidR="002C1FE4" w:rsidRDefault="00941501">
      <w:pPr>
        <w:pStyle w:val="Heading1"/>
        <w:numPr>
          <w:ilvl w:val="0"/>
          <w:numId w:val="18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1" w:name="_Toc9"/>
      <w:r>
        <w:rPr>
          <w:rStyle w:val="PageNumber"/>
          <w:rFonts w:ascii="Arial" w:hAnsi="Arial"/>
          <w:sz w:val="28"/>
          <w:szCs w:val="28"/>
        </w:rPr>
        <w:t>Atividades</w:t>
      </w:r>
      <w:bookmarkEnd w:id="11"/>
    </w:p>
    <w:p w14:paraId="2A0052B8" w14:textId="09A26939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6AB5A58" w14:textId="0967B725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AE9AF80" w14:textId="4AAB153E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Macro</w:t>
      </w:r>
    </w:p>
    <w:p w14:paraId="4D94AB6A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5B80EAA1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Iniciação</w:t>
      </w:r>
    </w:p>
    <w:p w14:paraId="7BB61C9E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de negociação do projeto e expectativas do cliente, definição da equipe de trabalho, produção do documento de visão e execução do kickoff</w:t>
      </w:r>
    </w:p>
    <w:p w14:paraId="6239F5C7" w14:textId="52CC76A2" w:rsidR="005F5925" w:rsidRPr="0074747A" w:rsidRDefault="003F1BA7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  <w:lang w:val="pt-BR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</w:t>
      </w:r>
      <w:r w:rsidR="00832108" w:rsidRP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: Scrum Master, Product Owner, </w:t>
      </w:r>
      <w:r w:rsidR="00FA7FEA" w:rsidRP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Scrum Team, Gerente de Projetos</w:t>
      </w:r>
      <w:r w:rsid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 e</w:t>
      </w:r>
      <w:r w:rsid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 Cliente.</w:t>
      </w:r>
    </w:p>
    <w:p w14:paraId="6496B080" w14:textId="77777777" w:rsidR="005F5925" w:rsidRPr="0074747A" w:rsidRDefault="005F5925" w:rsidP="005F592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  <w:lang w:val="pt-BR"/>
        </w:rPr>
      </w:pPr>
    </w:p>
    <w:p w14:paraId="03FE1D35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46B333A6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lanejamento</w:t>
      </w:r>
    </w:p>
    <w:p w14:paraId="3791198C" w14:textId="77777777" w:rsidR="008E2713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para estimar e dimensionar esforço, recursos, tempo e custo considerando o escopo do projeto, requisitos funcionais e não funcionais, estórias dos usuários, para em seguida organizar as etapas e atividades, estabelecendo indicadores de monitoramento e execução do projeto</w:t>
      </w:r>
    </w:p>
    <w:p w14:paraId="2D14F846" w14:textId="7E2048AD" w:rsidR="005F5925" w:rsidRPr="008E2713" w:rsidRDefault="008E2713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</w:t>
      </w:r>
      <w:r w:rsidR="005F5925" w:rsidRP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: Scrum Ma</w:t>
      </w:r>
      <w:r w:rsidR="0074747A" w:rsidRP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ster, Product Owner, Scrum Team, Gerente de P</w:t>
      </w:r>
      <w:r w:rsid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rojeto e</w:t>
      </w:r>
      <w:r w:rsidR="0074747A" w:rsidRP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 </w:t>
      </w:r>
      <w:r w:rsidR="0074747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Cliente.</w:t>
      </w:r>
    </w:p>
    <w:p w14:paraId="18855798" w14:textId="77777777" w:rsidR="005F5925" w:rsidRPr="0074747A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  <w:lang w:val="pt-BR"/>
        </w:rPr>
      </w:pPr>
    </w:p>
    <w:p w14:paraId="4E7E249B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584F2599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6F624FDF" w14:textId="77777777" w:rsidR="005F5925" w:rsidRPr="00986805" w:rsidRDefault="005F5925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destinadas à produção do software conforme o definido na fase de planejamento, envolvendo as ativdades de especificação de requisitos, arquitetura, codificação, verificação e validação.</w:t>
      </w:r>
    </w:p>
    <w:p w14:paraId="56460D86" w14:textId="250DCAF2" w:rsidR="005F5925" w:rsidRPr="00C759EA" w:rsidRDefault="00CF7693" w:rsidP="005F592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  <w:lang w:val="pt-BR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</w:t>
      </w:r>
      <w:r w:rsidR="005F5925" w:rsidRP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: Scrum Ma</w:t>
      </w:r>
      <w:r w:rsidR="0074747A" w:rsidRP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ster, Product Owner, Scrum Team, </w:t>
      </w:r>
      <w:r w:rsidR="00C759EA" w:rsidRP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Gerente de </w:t>
      </w:r>
      <w:r w:rsid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Projeto </w:t>
      </w:r>
      <w:r w:rsidR="00C759EA" w:rsidRPr="00C759EA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e Cliente.</w:t>
      </w:r>
    </w:p>
    <w:p w14:paraId="205ABA20" w14:textId="7EBF8A59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  <w:lang w:val="pt-BR"/>
        </w:rPr>
      </w:pPr>
    </w:p>
    <w:p w14:paraId="03134C7A" w14:textId="77777777" w:rsidR="00F17352" w:rsidRPr="00986805" w:rsidRDefault="00F17352" w:rsidP="00F17352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1669A835" w14:textId="77777777" w:rsidR="00F17352" w:rsidRPr="00986805" w:rsidRDefault="00F17352" w:rsidP="00F17352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mento</w:t>
      </w:r>
    </w:p>
    <w:p w14:paraId="773F051A" w14:textId="12BBB0D1" w:rsidR="00F17352" w:rsidRDefault="00F17352" w:rsidP="007A00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todas as atividades destinadas a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process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ncerramento final dos ciclos de produção consolidando todas as sprints reviews, as lições aprendidas, o documento final de aceitação do produto, a atualização dos indicadores finais do projeto e produzi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relatório de encerramento do projeto.</w:t>
      </w:r>
    </w:p>
    <w:p w14:paraId="47B3A75D" w14:textId="798B7E04" w:rsidR="00F17352" w:rsidRPr="007A00BF" w:rsidRDefault="00F11E0E" w:rsidP="00F17352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  <w:lang w:val="pt-BR"/>
        </w:rPr>
      </w:pPr>
      <w:r w:rsidRPr="007A00BF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Responsáveis</w:t>
      </w:r>
      <w:r w:rsidR="00F17352" w:rsidRPr="007A00BF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: Scrum Ma</w:t>
      </w:r>
      <w:r w:rsidR="007A00BF" w:rsidRPr="007A00BF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 xml:space="preserve">ster, Product Owner, Scrum Team, Gerente de Projeto e </w:t>
      </w:r>
      <w:r w:rsidR="007A00BF">
        <w:rPr>
          <w:rFonts w:ascii="Arial" w:eastAsia="Arial" w:hAnsi="Arial" w:cs="Arial"/>
          <w:i w:val="0"/>
          <w:iCs w:val="0"/>
          <w:sz w:val="20"/>
          <w:szCs w:val="20"/>
          <w:lang w:val="pt-BR"/>
        </w:rPr>
        <w:t>Cliente.</w:t>
      </w:r>
    </w:p>
    <w:p w14:paraId="152B8427" w14:textId="56DE017C" w:rsidR="00F17352" w:rsidRPr="007A00BF" w:rsidRDefault="00F17352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  <w:lang w:val="pt-BR"/>
        </w:rPr>
      </w:pPr>
    </w:p>
    <w:p w14:paraId="1DEBDC39" w14:textId="77777777" w:rsidR="00F17352" w:rsidRPr="007A00BF" w:rsidRDefault="00F17352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  <w:lang w:val="pt-BR"/>
        </w:rPr>
      </w:pPr>
    </w:p>
    <w:p w14:paraId="371F980A" w14:textId="658A05EF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Iniciação</w:t>
      </w:r>
    </w:p>
    <w:p w14:paraId="7B129609" w14:textId="4CD7E6CA" w:rsidR="008B3EF9" w:rsidRDefault="008B3EF9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13C401F7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618C1567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Negociar Projetos</w:t>
      </w:r>
    </w:p>
    <w:p w14:paraId="561E04DB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eunião com o client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ara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negoci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scop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o projeto bem como conhecer as expectativa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do cliente.</w:t>
      </w:r>
    </w:p>
    <w:p w14:paraId="58AD29BD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Documento de RFP </w:t>
      </w:r>
    </w:p>
    <w:p w14:paraId="06270BE2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>Não há artefatos de saída</w:t>
      </w:r>
    </w:p>
    <w:p w14:paraId="22FF96E0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424BC493" w14:textId="146342EE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 / Cliente</w:t>
      </w:r>
    </w:p>
    <w:p w14:paraId="3F0B64F9" w14:textId="32DA026B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709B9909" w14:textId="613047F7" w:rsidR="00EC780D" w:rsidRDefault="00EC780D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445B469" w14:textId="5E0FF4B7" w:rsidR="00EC780D" w:rsidRDefault="00EC780D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52BEBBF" w14:textId="77777777" w:rsidR="00EC780D" w:rsidRDefault="00EC780D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91A0B48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572FB7AD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linhamento de expectativas</w:t>
      </w:r>
    </w:p>
    <w:p w14:paraId="5CA63E9D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eunião com o client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ara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negoci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scop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o projeto bem como conhecer as expectativa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do cliente.</w:t>
      </w:r>
    </w:p>
    <w:p w14:paraId="70BCF3E9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entrada</w:t>
      </w:r>
    </w:p>
    <w:p w14:paraId="1BE61A8C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Documento d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Visão</w:t>
      </w:r>
    </w:p>
    <w:p w14:paraId="65952BB9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 / PO / Scrum Master</w:t>
      </w:r>
    </w:p>
    <w:p w14:paraId="26BB4142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  / PO / Scrum Master / Cliente</w:t>
      </w:r>
    </w:p>
    <w:p w14:paraId="00BA61B6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7B79AB67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05B176CC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efinição da equipe</w:t>
      </w:r>
    </w:p>
    <w:p w14:paraId="042724A3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definição do membros da equipe e dos seus respectivos papéi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6CB5415A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entrada</w:t>
      </w:r>
    </w:p>
    <w:p w14:paraId="0099061F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>Não há artefatos de saída</w:t>
      </w:r>
    </w:p>
    <w:p w14:paraId="098C8072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hAnsi="Arial" w:cs="Arial"/>
        </w:rPr>
        <w:t xml:space="preserve"> </w:t>
      </w:r>
    </w:p>
    <w:p w14:paraId="6E285D32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</w:p>
    <w:p w14:paraId="11BDA1C3" w14:textId="30C95DBD" w:rsidR="008B3EF9" w:rsidRDefault="008B3EF9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81DED1C" w14:textId="37B0B5A1" w:rsidR="008B3EF9" w:rsidRDefault="008B3EF9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53C6793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795E208E" w14:textId="77777777" w:rsidR="008B3EF9" w:rsidRPr="00986805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Kickoff</w:t>
      </w:r>
    </w:p>
    <w:p w14:paraId="2B13E398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o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 da etapa de iniciaçã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 portanto finalizar as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 definições preliminares do projeto já devidamente negociadas entre o cliente e a gerência do projet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350F095F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entrada</w:t>
      </w:r>
    </w:p>
    <w:p w14:paraId="1CE76279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Termo de Abertura  </w:t>
      </w:r>
    </w:p>
    <w:p w14:paraId="73B97114" w14:textId="77777777" w:rsidR="008B3EF9" w:rsidRDefault="008B3EF9" w:rsidP="008B3EF9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hAnsi="Arial" w:cs="Arial"/>
        </w:rPr>
        <w:t xml:space="preserve"> </w:t>
      </w:r>
    </w:p>
    <w:p w14:paraId="2C340427" w14:textId="77777777" w:rsidR="008B3EF9" w:rsidRDefault="008B3EF9" w:rsidP="008B3EF9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/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</w:p>
    <w:p w14:paraId="1134B6E9" w14:textId="77777777" w:rsidR="008B3EF9" w:rsidRPr="00986805" w:rsidRDefault="008B3EF9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C0EDF78" w14:textId="49A52AB4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0641BF9" w14:textId="6B981AB4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Planejamento</w:t>
      </w:r>
    </w:p>
    <w:p w14:paraId="45456586" w14:textId="4F09B269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20E5351" w14:textId="0935614F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7E5BA20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532242C7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screver 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stórias de Usuário</w:t>
      </w:r>
    </w:p>
    <w:p w14:paraId="6468AE5F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Realizar sessões de levantamento das narrativas dos requisitos funcionais do produto conforme a visão do cliente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1EF669CD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RFP e Documento de Visão </w:t>
      </w:r>
    </w:p>
    <w:p w14:paraId="6E45978A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Backlog de Produto  </w:t>
      </w:r>
    </w:p>
    <w:p w14:paraId="7ED38091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roduct Owner</w:t>
      </w:r>
      <w:r>
        <w:rPr>
          <w:rFonts w:ascii="Arial" w:hAnsi="Arial" w:cs="Arial"/>
        </w:rPr>
        <w:t xml:space="preserve"> </w:t>
      </w:r>
    </w:p>
    <w:p w14:paraId="12F82933" w14:textId="77777777" w:rsidR="000D1CD3" w:rsidRDefault="000D1CD3" w:rsidP="000D1CD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Product Owner</w:t>
      </w:r>
      <w:r>
        <w:rPr>
          <w:rFonts w:ascii="Arial" w:hAnsi="Arial" w:cs="Arial"/>
        </w:rPr>
        <w:t xml:space="preserve"> /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Cliente</w:t>
      </w:r>
    </w:p>
    <w:p w14:paraId="55513A01" w14:textId="77777777" w:rsidR="000D1CD3" w:rsidRDefault="000D1CD3" w:rsidP="000D1CD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282B2636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1A65A409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riorizar as 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stórias de Usuário</w:t>
      </w:r>
    </w:p>
    <w:p w14:paraId="4852AC82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</w:t>
      </w:r>
      <w:r w:rsidRPr="00BE3065">
        <w:rPr>
          <w:rFonts w:ascii="Arial" w:eastAsia="Arial" w:hAnsi="Arial" w:cs="Arial"/>
          <w:i w:val="0"/>
          <w:iCs w:val="0"/>
          <w:sz w:val="20"/>
          <w:szCs w:val="20"/>
        </w:rPr>
        <w:t>o escalon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mento de prioridade das estórias</w:t>
      </w:r>
      <w:r w:rsidRPr="00BE3065">
        <w:rPr>
          <w:rFonts w:ascii="Arial" w:eastAsia="Arial" w:hAnsi="Arial" w:cs="Arial"/>
          <w:i w:val="0"/>
          <w:iCs w:val="0"/>
          <w:sz w:val="20"/>
          <w:szCs w:val="20"/>
        </w:rPr>
        <w:t xml:space="preserve"> conform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s critérios do cliente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26B0DCC2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Backlog do Produto </w:t>
      </w:r>
    </w:p>
    <w:p w14:paraId="6A11B6AC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4499C72A" w14:textId="77777777" w:rsidR="000D1CD3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roduct Owner</w:t>
      </w:r>
      <w:r>
        <w:rPr>
          <w:rFonts w:ascii="Arial" w:hAnsi="Arial" w:cs="Arial"/>
        </w:rPr>
        <w:t xml:space="preserve"> </w:t>
      </w:r>
    </w:p>
    <w:p w14:paraId="5A7A7890" w14:textId="77777777" w:rsidR="000D1CD3" w:rsidRDefault="000D1CD3" w:rsidP="000D1CD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Product Owner / Cliente</w:t>
      </w:r>
    </w:p>
    <w:p w14:paraId="27701224" w14:textId="77777777" w:rsidR="000D1CD3" w:rsidRDefault="000D1CD3" w:rsidP="000D1CD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1174C327" w14:textId="77777777" w:rsidR="000D1CD3" w:rsidRDefault="000D1CD3" w:rsidP="000D1CD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76F5B00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1602F2CF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Estimar Esforço para Estórias de Usuário</w:t>
      </w:r>
    </w:p>
    <w:p w14:paraId="0A29A095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Verificar com o time se as estórias de usuário estão compreensíveis e se cabe em uma sprint ou tem que ser quebrada em várias estórias para poder caber em uma ou mais sprints.</w:t>
      </w:r>
    </w:p>
    <w:p w14:paraId="7A021C23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3DFE6AC5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452CB60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57510A79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Dividir as Estórias dos Usuários em Sprints.</w:t>
      </w:r>
    </w:p>
    <w:p w14:paraId="5B0BB3AC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Organizar as sprints com as estórias de usuários pretendidas a serem realizadas.</w:t>
      </w:r>
    </w:p>
    <w:p w14:paraId="6AF8C704" w14:textId="77777777" w:rsidR="000D1CD3" w:rsidRPr="00986805" w:rsidRDefault="000D1CD3" w:rsidP="000D1CD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Kanban e Documento de Sprint Planning</w:t>
      </w:r>
    </w:p>
    <w:p w14:paraId="64F7D61E" w14:textId="77777777" w:rsidR="000D1CD3" w:rsidRPr="00986805" w:rsidRDefault="000D1CD3" w:rsidP="000D1CD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21A8D894" w14:textId="742938CE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C7535B0" w14:textId="2A3A3190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Execução</w:t>
      </w:r>
    </w:p>
    <w:p w14:paraId="158C3CE1" w14:textId="1CABCA6C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4583FB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Execução</w:t>
      </w:r>
    </w:p>
    <w:p w14:paraId="5307C2F7" w14:textId="1FF25F31" w:rsidR="00986805" w:rsidRPr="00986805" w:rsidRDefault="00053D2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986805" w:rsidRPr="00986805">
        <w:rPr>
          <w:rFonts w:ascii="Arial" w:eastAsia="Arial" w:hAnsi="Arial" w:cs="Arial"/>
          <w:i w:val="0"/>
          <w:iCs w:val="0"/>
          <w:sz w:val="20"/>
          <w:szCs w:val="20"/>
        </w:rPr>
        <w:t>Criar Wireframe</w:t>
      </w:r>
    </w:p>
    <w:p w14:paraId="6BCF6CB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</w:t>
      </w:r>
    </w:p>
    <w:p w14:paraId="0F89E93F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 Criar um modelo visual de facil entendimento, visualização e customização para o cliente ter uma ideia inicial de como vai ficar a sua demanda e poder validar antes de desenvolver se o que foi mostrado poderá atender a seu requisito satisfatoriamente.</w:t>
      </w:r>
    </w:p>
    <w:p w14:paraId="38C5BDA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Documento de Wireframe</w:t>
      </w:r>
    </w:p>
    <w:p w14:paraId="4943C8F3" w14:textId="2AA8759B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4880F2C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5EEE11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083CE6B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Executar Iteração da Sprint</w:t>
      </w:r>
    </w:p>
    <w:p w14:paraId="236B2A3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Iniciar a iteração da Sprint com as histórias dos usuários priorizadas e de facil visualização através de quadro Kanban.</w:t>
      </w:r>
    </w:p>
    <w:p w14:paraId="6140050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Documento de Sprint Planning e Kanban</w:t>
      </w:r>
    </w:p>
    <w:p w14:paraId="700DD773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Sprint Backlog</w:t>
      </w:r>
    </w:p>
    <w:p w14:paraId="5E0F44E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0AD3EC2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7F18370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2DC59E7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2EE5571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8874BF3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2614394" w14:textId="713512B9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C1C4895" w14:textId="77777777" w:rsidR="003203B2" w:rsidRDefault="003203B2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F04596A" w14:textId="0D4104C9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44E72F2B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Selecionar Estória de Usuário</w:t>
      </w:r>
    </w:p>
    <w:p w14:paraId="7409618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Selecionar a tarefa que será desenvolvida para dar início a ela.</w:t>
      </w:r>
    </w:p>
    <w:p w14:paraId="26EF813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 Sprint Backlog</w:t>
      </w:r>
    </w:p>
    <w:p w14:paraId="4D3DCB1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56A5FC16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8C4CF0E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7148179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Implementar</w:t>
      </w:r>
    </w:p>
    <w:p w14:paraId="75BEBF7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O time iniciará a codificação da estória de usuário; </w:t>
      </w:r>
    </w:p>
    <w:p w14:paraId="31C44BEA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 Wireframe</w:t>
      </w:r>
    </w:p>
    <w:p w14:paraId="52A12A7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Code Review e Unit Test</w:t>
      </w:r>
    </w:p>
    <w:p w14:paraId="0BE63A7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Reponsáveis: Scrum Team e Scrum Master</w:t>
      </w:r>
    </w:p>
    <w:p w14:paraId="1A5DEC61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0421676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26482D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04FB262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Incrementar Produto</w:t>
      </w:r>
    </w:p>
    <w:p w14:paraId="31F36FA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A equipe deve versionar as modificações para posteriormente fazer deploy</w:t>
      </w:r>
    </w:p>
    <w:p w14:paraId="630FFA9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736C7330" w14:textId="7EE5B105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A0F76DB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7E4F8AE5" w14:textId="7D75C5EF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Atividade: Alterar o Documento de Arquitetura</w:t>
      </w:r>
    </w:p>
    <w:p w14:paraId="4C905D24" w14:textId="6EEA201D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: Atualizar o documento de arquitetura de acordo com as mudanças de arquitetura identificadas durante a codificação do sistema.</w:t>
      </w:r>
    </w:p>
    <w:p w14:paraId="595201EC" w14:textId="720D1326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7AA48CA4" w14:textId="710AE8BA" w:rsidR="00067E9B" w:rsidRDefault="00067E9B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7ADD616" w14:textId="77777777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32FACCAE" w14:textId="1393073D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Atividade: Realizar Deploy</w:t>
      </w:r>
    </w:p>
    <w:p w14:paraId="5A8AFC03" w14:textId="32CC83C5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: Disponibilizar a versão com as funcionalidades homologadas pelo cliente em produção.</w:t>
      </w:r>
    </w:p>
    <w:p w14:paraId="20F2DFE6" w14:textId="77777777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4A8F1364" w14:textId="77777777" w:rsidR="00067E9B" w:rsidRPr="00D85ABF" w:rsidRDefault="00067E9B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C9956ED" w14:textId="254418BE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 xml:space="preserve"> Execução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1E18D343" w14:textId="77777777" w:rsidR="00DA165B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Execução dos testes </w:t>
      </w:r>
    </w:p>
    <w:p w14:paraId="01A89CD7" w14:textId="3C10932D" w:rsidR="00D85ABF" w:rsidRPr="00D85ABF" w:rsidRDefault="00DA165B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A partir do momento em que há o desenvolvimento concluído, serão feitos testes para certificar que os requisitos do cliente estão sendo atendidos e o software apresenta correto funcionamento;</w:t>
      </w:r>
    </w:p>
    <w:p w14:paraId="3C95964F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Plano de testes;</w:t>
      </w:r>
    </w:p>
    <w:p w14:paraId="51B42300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Casos de teste e Relatórios de teste</w:t>
      </w:r>
    </w:p>
    <w:p w14:paraId="06AF9530" w14:textId="0E3DA4EC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18FB1247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EAE4FAA" w14:textId="5239D322" w:rsidR="00DA165B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Processo: 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17F3E161" w14:textId="5C81A561" w:rsidR="00DA165B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Atividade: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>Elaborar plano de testes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5542338F" w14:textId="402981F3" w:rsidR="00D85ABF" w:rsidRPr="00D85ABF" w:rsidRDefault="00DA165B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Partindo da documentação que contém as regras de negócio relativas ao produto, desenvolvem-se fluxos para execução de testes para verificar se ocorrem anomalias durante o uso;</w:t>
      </w:r>
    </w:p>
    <w:p w14:paraId="67C0DAC6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Estórias de Usuário;</w:t>
      </w:r>
    </w:p>
    <w:p w14:paraId="6C95D85C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Plano de teste</w:t>
      </w:r>
    </w:p>
    <w:p w14:paraId="4B9A39FB" w14:textId="64FEF08E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76AF360F" w14:textId="4EA1BB47" w:rsid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D9A794C" w14:textId="77777777" w:rsidR="009D49CF" w:rsidRPr="00D85ABF" w:rsidRDefault="009D49C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AB9E286" w14:textId="5A893428" w:rsid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Processo: </w:t>
      </w:r>
      <w:r w:rsidR="0075704A">
        <w:rPr>
          <w:rFonts w:ascii="Arial" w:eastAsia="Arial" w:hAnsi="Arial" w:cs="Arial"/>
          <w:i w:val="0"/>
          <w:iCs w:val="0"/>
          <w:sz w:val="20"/>
          <w:szCs w:val="20"/>
        </w:rPr>
        <w:t xml:space="preserve">Execução </w:t>
      </w:r>
    </w:p>
    <w:p w14:paraId="5CA2BD6B" w14:textId="431B93B3" w:rsidR="00A12551" w:rsidRPr="00D85ABF" w:rsidRDefault="00A12551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xecutar testes de aceitação</w:t>
      </w:r>
    </w:p>
    <w:p w14:paraId="0833F8F0" w14:textId="0E972E62" w:rsidR="00D85ABF" w:rsidRPr="00D85ABF" w:rsidRDefault="00A12551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: Durante a fase de execução de testes, será disponibilizado ao cliente a oportunidade de executar testes, de forma a certificar se o software corresponde ao esperado;</w:t>
      </w:r>
    </w:p>
    <w:p w14:paraId="4CE1C2E3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Plano UAT (User Acceptance Test)</w:t>
      </w:r>
    </w:p>
    <w:p w14:paraId="0BFE650C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Relatório de usabilidade;</w:t>
      </w:r>
    </w:p>
    <w:p w14:paraId="6A82EEFF" w14:textId="39772406" w:rsidR="00986805" w:rsidRPr="00D85ABF" w:rsidRDefault="00D85ABF" w:rsidP="00D85ABF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Responsáveis: Cliente</w:t>
      </w:r>
    </w:p>
    <w:p w14:paraId="3259A68B" w14:textId="1D0C8DDC" w:rsidR="00D85ABF" w:rsidRDefault="00D85ABF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5AAFD0E" w14:textId="62422C53" w:rsidR="00D85ABF" w:rsidRDefault="00D85ABF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1FAB61CB" w14:textId="77777777" w:rsidR="00260773" w:rsidRPr="00986805" w:rsidRDefault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4AEBD3C" w14:textId="734D7A91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E63F44C" w14:textId="20A63E36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lastRenderedPageBreak/>
        <w:t>Monitoramento e Controle</w:t>
      </w:r>
    </w:p>
    <w:p w14:paraId="24AD6B3F" w14:textId="7A6D94B6" w:rsidR="00260773" w:rsidRDefault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9AC764C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184327F7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Verificar se é a última sprint</w:t>
      </w:r>
    </w:p>
    <w:p w14:paraId="6360E6DA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AC46AA">
        <w:rPr>
          <w:rFonts w:ascii="Arial" w:eastAsia="Arial" w:hAnsi="Arial" w:cs="Arial"/>
          <w:i w:val="0"/>
          <w:iCs w:val="0"/>
          <w:sz w:val="20"/>
          <w:szCs w:val="20"/>
        </w:rPr>
        <w:t>Realizar a verificação recorrente da pilha de sprint para identificar quando encerra a pilh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, ou seja, se é a última sprint.</w:t>
      </w:r>
    </w:p>
    <w:p w14:paraId="178514E9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677FEEB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31F57B3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318477D9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41F68045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28A3B900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2BFCF7FD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Verificar se há algum impedimento</w:t>
      </w:r>
    </w:p>
    <w:p w14:paraId="22C26739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AC46AA">
        <w:rPr>
          <w:rFonts w:ascii="Arial" w:eastAsia="Arial" w:hAnsi="Arial" w:cs="Arial"/>
          <w:i w:val="0"/>
          <w:iCs w:val="0"/>
          <w:sz w:val="20"/>
          <w:szCs w:val="20"/>
        </w:rPr>
        <w:t>Realizar a verificaçã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quanto à existência de impedimento.</w:t>
      </w:r>
    </w:p>
    <w:p w14:paraId="16FEC608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46FFEFF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63A555AE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58D4DF95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79923C21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A19B87E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47C7B960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mover impedimento</w:t>
      </w:r>
    </w:p>
    <w:p w14:paraId="541F7E9A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olucionar os impedimentos encontradas ao longo das iterações do clico das sprints.</w:t>
      </w:r>
    </w:p>
    <w:p w14:paraId="5748B4E8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1B5115C1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10BC4F0E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23317992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3C119355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94DEDB0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0DA42932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tualizar a sprint backlog</w:t>
      </w:r>
    </w:p>
    <w:p w14:paraId="6DCD15BD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>Proceder a atualização do sprint backlog em caso de mudanças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6FC7E4CD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62A17119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667CCA2F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5C6561D0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38664241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6087B59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4E70E6F7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5C595F34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aminhar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 início da execução das sprints.</w:t>
      </w:r>
    </w:p>
    <w:p w14:paraId="6BA6470C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65008C8C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611CB3FE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25320F03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0C76A39C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E6F500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4F5D9A12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54EC7E9A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tualizar indicadores</w:t>
      </w:r>
    </w:p>
    <w:p w14:paraId="0FC1C087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>Proceder a atualização dos indicadores conforme o levantamento realizad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1703A1B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015F6C1B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44C308FF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  <w:r>
        <w:rPr>
          <w:rFonts w:ascii="Arial" w:hAnsi="Arial" w:cs="Arial"/>
        </w:rPr>
        <w:t xml:space="preserve"> </w:t>
      </w:r>
    </w:p>
    <w:p w14:paraId="093CF988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</w:t>
      </w:r>
    </w:p>
    <w:p w14:paraId="033D7BA6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8BD4D58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414D1219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justar indicadores</w:t>
      </w:r>
    </w:p>
    <w:p w14:paraId="44BC0D7E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 xml:space="preserve">Proceder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 ajuste final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 xml:space="preserve"> dos indicadores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considerando o encerramento de todas as sprints.</w:t>
      </w:r>
    </w:p>
    <w:p w14:paraId="7D5E6E64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2ABDE771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Documento de Indicadores  </w:t>
      </w:r>
    </w:p>
    <w:p w14:paraId="5264B04B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  <w:r>
        <w:rPr>
          <w:rFonts w:ascii="Arial" w:hAnsi="Arial" w:cs="Arial"/>
        </w:rPr>
        <w:t xml:space="preserve"> </w:t>
      </w:r>
    </w:p>
    <w:p w14:paraId="7BCC09B4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</w:t>
      </w:r>
    </w:p>
    <w:p w14:paraId="5D9D4423" w14:textId="77777777" w:rsidR="00260773" w:rsidRDefault="00260773" w:rsidP="00260773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54BD564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794665FF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mento</w:t>
      </w:r>
    </w:p>
    <w:p w14:paraId="1CC3CD77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r o ciclo de monitoramento do projeto considerando a finalização do produto.</w:t>
      </w:r>
    </w:p>
    <w:p w14:paraId="1EAE2261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1969960B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02ADDD52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6310448A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</w:t>
      </w:r>
    </w:p>
    <w:p w14:paraId="58EEF470" w14:textId="77777777" w:rsidR="00260773" w:rsidRPr="00986805" w:rsidRDefault="00260773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8F45599" w14:textId="2FB55670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5AC1D1EA" w14:textId="28F6795D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Encerramento</w:t>
      </w:r>
    </w:p>
    <w:p w14:paraId="0344F3D0" w14:textId="193E1032" w:rsidR="002C1FE4" w:rsidRDefault="002C1FE4" w:rsidP="00D712AA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1FFAE297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76D3761F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print Review</w:t>
      </w:r>
    </w:p>
    <w:p w14:paraId="2967771A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reunião de revisão da sprint para analisar os resultados da sprint em relação aos objetivos da sprint do ponto de vista do produto e sua release.</w:t>
      </w:r>
    </w:p>
    <w:p w14:paraId="0150F365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eastAsia="Arial" w:hAnsi="Arial" w:cs="Arial"/>
          <w:sz w:val="20"/>
          <w:szCs w:val="20"/>
        </w:rPr>
        <w:t>Sprint Backlog</w:t>
      </w:r>
    </w:p>
    <w:p w14:paraId="19962018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2F59E740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27095FE0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 / Product Owner / Gerente do Projeto / Cliente</w:t>
      </w:r>
    </w:p>
    <w:p w14:paraId="2DAFD97F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4E37B969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4AD0D24A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print Demo</w:t>
      </w:r>
    </w:p>
    <w:p w14:paraId="48203AA6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demonstração do release da sprint.</w:t>
      </w:r>
    </w:p>
    <w:p w14:paraId="1776BD03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413DD33D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7BDD9902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7F43D75C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 / Product Owner / Gerente do Projeto / Cliente</w:t>
      </w:r>
    </w:p>
    <w:p w14:paraId="52F7505D" w14:textId="781890DB" w:rsidR="00260773" w:rsidRDefault="00260773" w:rsidP="00260773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617A0D27" w14:textId="4ED73A53" w:rsidR="00260773" w:rsidRDefault="00260773" w:rsidP="00260773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31E566EF" w14:textId="2D7FAD1C" w:rsidR="00260773" w:rsidRDefault="00260773" w:rsidP="00260773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1620E2EA" w14:textId="01D8DB68" w:rsidR="00260773" w:rsidRDefault="00260773" w:rsidP="00260773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7765DCB6" w14:textId="79F8AA15" w:rsidR="00260773" w:rsidRDefault="00260773" w:rsidP="00260773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53A1F372" w14:textId="3889B83A" w:rsidR="00260773" w:rsidRDefault="00260773" w:rsidP="00260773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166D5B0B" w14:textId="77777777" w:rsidR="00260773" w:rsidRDefault="00260773" w:rsidP="00260773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0E8257F4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3974D886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print retrospective</w:t>
      </w:r>
    </w:p>
    <w:p w14:paraId="52A35EF3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avaliação do desempenho da equipe na perspectiva do processo da sprint, o que foi bem e o que pode ser melhorado para a próxima sprint.</w:t>
      </w:r>
    </w:p>
    <w:p w14:paraId="607E7B0C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6F437557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09F97FB9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43A58C16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 / Product Owner (opcional)</w:t>
      </w:r>
    </w:p>
    <w:p w14:paraId="40FC0474" w14:textId="77777777" w:rsidR="00260773" w:rsidRPr="0081176B" w:rsidRDefault="00260773" w:rsidP="00260773">
      <w:pPr>
        <w:rPr>
          <w:rFonts w:ascii="Arial" w:eastAsia="Arial" w:hAnsi="Arial" w:cs="Arial"/>
          <w:i/>
          <w:iCs/>
          <w:sz w:val="20"/>
          <w:szCs w:val="20"/>
          <w:lang w:val="pt-BR"/>
        </w:rPr>
      </w:pPr>
    </w:p>
    <w:p w14:paraId="1F43B587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0397B84A" w14:textId="77777777" w:rsidR="00260773" w:rsidRPr="00986805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ceitação da entrega</w:t>
      </w:r>
    </w:p>
    <w:p w14:paraId="6E85A3DB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o processo formal da entrega e o respectivo aceite conforme os critérios prévios de aceitação.</w:t>
      </w:r>
    </w:p>
    <w:p w14:paraId="17EBF283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51C33912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eastAsia="Arial" w:hAnsi="Arial" w:cs="Arial"/>
          <w:sz w:val="20"/>
          <w:szCs w:val="20"/>
        </w:rPr>
        <w:t>Documento de aceitaçã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49714B32" w14:textId="77777777" w:rsidR="00260773" w:rsidRDefault="00260773" w:rsidP="00260773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1A5E86F9" w14:textId="77777777" w:rsidR="00260773" w:rsidRDefault="00260773" w:rsidP="00260773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 / Product Owner / Cliente / Gerente de Projeto</w:t>
      </w:r>
    </w:p>
    <w:p w14:paraId="507C2746" w14:textId="77777777" w:rsidR="00260773" w:rsidRDefault="00260773" w:rsidP="00260773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14:paraId="07799BB3" w14:textId="0F004C69" w:rsidR="002C1FE4" w:rsidRDefault="002C1FE4">
      <w:pPr>
        <w:pStyle w:val="Body"/>
      </w:pPr>
    </w:p>
    <w:p w14:paraId="46907EC6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bookmarkStart w:id="12" w:name="_GoBack"/>
      <w:bookmarkEnd w:id="12"/>
    </w:p>
    <w:p w14:paraId="305C4C25" w14:textId="77777777" w:rsidR="002C1FE4" w:rsidRDefault="00941501">
      <w:pPr>
        <w:pStyle w:val="Heading1"/>
        <w:numPr>
          <w:ilvl w:val="0"/>
          <w:numId w:val="31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3" w:name="_Toc15"/>
      <w:r>
        <w:rPr>
          <w:rStyle w:val="PageNumber"/>
          <w:rFonts w:ascii="Arial" w:hAnsi="Arial"/>
          <w:sz w:val="28"/>
          <w:szCs w:val="28"/>
        </w:rPr>
        <w:t>Papéis e Responsabilidades</w:t>
      </w:r>
      <w:bookmarkEnd w:id="13"/>
    </w:p>
    <w:p w14:paraId="5FE1F597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A978D00" w14:textId="77777777" w:rsidR="002C1FE4" w:rsidRPr="00F54981" w:rsidRDefault="00941501">
      <w:pPr>
        <w:pStyle w:val="Heading2"/>
        <w:numPr>
          <w:ilvl w:val="1"/>
          <w:numId w:val="13"/>
        </w:numPr>
        <w:rPr>
          <w:rFonts w:ascii="Arial" w:eastAsia="Arial" w:hAnsi="Arial" w:cs="Arial"/>
          <w:color w:val="00B0F0"/>
        </w:rPr>
      </w:pPr>
      <w:bookmarkStart w:id="14" w:name="_Toc16"/>
      <w:r w:rsidRPr="00F54981">
        <w:rPr>
          <w:rStyle w:val="PageNumber"/>
          <w:rFonts w:ascii="Arial" w:hAnsi="Arial"/>
          <w:color w:val="00B0F0"/>
        </w:rPr>
        <w:t>Gerente de Projetos</w:t>
      </w:r>
      <w:bookmarkEnd w:id="14"/>
    </w:p>
    <w:p w14:paraId="23092F77" w14:textId="435AFA00" w:rsidR="002C1FE4" w:rsidRDefault="00941501">
      <w:pPr>
        <w:pStyle w:val="NormalWeb"/>
        <w:jc w:val="both"/>
        <w:rPr>
          <w:rFonts w:ascii="Arial" w:hAnsi="Arial"/>
        </w:rPr>
      </w:pPr>
      <w:r>
        <w:rPr>
          <w:rFonts w:ascii="Arial" w:hAnsi="Arial"/>
        </w:rPr>
        <w:t>Responsável pelo planejamento, monitoramento e controle das atividades e recursos necessários para ao pleno desenvolvimento do projeto.</w:t>
      </w:r>
    </w:p>
    <w:p w14:paraId="1435BAE7" w14:textId="3B22EF77" w:rsidR="005C3042" w:rsidRDefault="005C3042">
      <w:pPr>
        <w:pStyle w:val="NormalWeb"/>
        <w:jc w:val="both"/>
        <w:rPr>
          <w:rFonts w:ascii="Arial" w:hAnsi="Arial"/>
        </w:rPr>
      </w:pPr>
    </w:p>
    <w:p w14:paraId="05888FFE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dministrar o orçamento</w:t>
      </w:r>
    </w:p>
    <w:p w14:paraId="6308C116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portar o progresso do projetos para o cliente</w:t>
      </w:r>
    </w:p>
    <w:p w14:paraId="61E46393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oca no processo</w:t>
      </w:r>
    </w:p>
    <w:p w14:paraId="11CCDE8A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loca tarefas</w:t>
      </w:r>
    </w:p>
    <w:p w14:paraId="7B820954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rioriza recursos</w:t>
      </w:r>
    </w:p>
    <w:p w14:paraId="46ACDA5F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 riscos</w:t>
      </w:r>
    </w:p>
    <w:p w14:paraId="704235EA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equipe reproduza os valores e práticas do Scrum;</w:t>
      </w:r>
    </w:p>
    <w:p w14:paraId="371B562F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Solucionar conflitos e interferências na equipe;</w:t>
      </w:r>
    </w:p>
    <w:p w14:paraId="2EC60C70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ordenar e mediar as atividades entre os membros da equipe, preservando a equipe das suas limitações e capacidade de produção;</w:t>
      </w:r>
    </w:p>
    <w:p w14:paraId="0CC35F23" w14:textId="4A7111DC" w:rsidR="000C5C27" w:rsidRPr="000C5C27" w:rsidRDefault="005C3042" w:rsidP="000C5C2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Viabilizar os "Daily Scrum";</w:t>
      </w:r>
    </w:p>
    <w:p w14:paraId="3B3EA167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s mudanças tanto a nível de processo como do projeto;</w:t>
      </w:r>
    </w:p>
    <w:p w14:paraId="6CC2BD6A" w14:textId="0885C104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Tratar e solucionar os impedimentos detectados a partir dos "Daily Scrum".</w:t>
      </w:r>
    </w:p>
    <w:p w14:paraId="0E4A6AD5" w14:textId="77777777" w:rsidR="000C5C27" w:rsidRDefault="000C5C27" w:rsidP="000C5C27">
      <w:pPr>
        <w:pStyle w:val="Paragraph2"/>
        <w:spacing w:after="0"/>
        <w:ind w:left="720"/>
        <w:jc w:val="both"/>
        <w:rPr>
          <w:sz w:val="24"/>
          <w:szCs w:val="24"/>
          <w:lang w:val="pt-PT"/>
        </w:rPr>
      </w:pPr>
    </w:p>
    <w:p w14:paraId="46497448" w14:textId="716DA783" w:rsidR="005C3042" w:rsidRPr="00450943" w:rsidRDefault="000C5C27" w:rsidP="000C5C27">
      <w:pPr>
        <w:pStyle w:val="NormalWeb"/>
        <w:numPr>
          <w:ilvl w:val="1"/>
          <w:numId w:val="33"/>
        </w:numPr>
        <w:jc w:val="both"/>
        <w:rPr>
          <w:rFonts w:ascii="Arial" w:eastAsia="Arial" w:hAnsi="Arial" w:cs="Arial"/>
          <w:b/>
          <w:color w:val="FF0000"/>
        </w:rPr>
      </w:pPr>
      <w:r w:rsidRPr="00450943">
        <w:rPr>
          <w:rFonts w:ascii="Arial" w:eastAsia="Arial" w:hAnsi="Arial" w:cs="Arial"/>
          <w:b/>
          <w:color w:val="FF0000"/>
        </w:rPr>
        <w:t>Scrum Master</w:t>
      </w:r>
    </w:p>
    <w:p w14:paraId="49D1F0AA" w14:textId="77777777" w:rsidR="000C5C27" w:rsidRPr="000C5C27" w:rsidRDefault="000C5C27">
      <w:pPr>
        <w:pStyle w:val="NormalWeb"/>
        <w:jc w:val="both"/>
        <w:rPr>
          <w:rFonts w:ascii="Arial" w:eastAsia="Arial" w:hAnsi="Arial" w:cs="Arial"/>
          <w:b/>
        </w:rPr>
      </w:pPr>
    </w:p>
    <w:p w14:paraId="326EA273" w14:textId="54782C08" w:rsidR="002C1FE4" w:rsidRDefault="00941501" w:rsidP="00AB0A83">
      <w:pPr>
        <w:pStyle w:val="Heading2"/>
        <w:numPr>
          <w:ilvl w:val="1"/>
          <w:numId w:val="34"/>
        </w:numPr>
        <w:rPr>
          <w:rStyle w:val="PageNumber"/>
          <w:rFonts w:ascii="Arial" w:hAnsi="Arial"/>
          <w:color w:val="00B0F0"/>
        </w:rPr>
      </w:pPr>
      <w:bookmarkStart w:id="15" w:name="_Toc17"/>
      <w:r w:rsidRPr="00AB0A83">
        <w:rPr>
          <w:rStyle w:val="PageNumber"/>
          <w:rFonts w:ascii="Arial" w:hAnsi="Arial"/>
          <w:color w:val="00B0F0"/>
        </w:rPr>
        <w:t>Engenheiro de Software</w:t>
      </w:r>
      <w:bookmarkEnd w:id="15"/>
    </w:p>
    <w:p w14:paraId="1A0CFC03" w14:textId="3850A5F7" w:rsidR="00AB0A83" w:rsidRDefault="00AB0A83" w:rsidP="00AB0A83">
      <w:pPr>
        <w:pStyle w:val="Body"/>
        <w:rPr>
          <w:lang w:val="pt-PT"/>
        </w:rPr>
      </w:pPr>
    </w:p>
    <w:p w14:paraId="08FBBCE4" w14:textId="5471D0C4" w:rsidR="00AB0A83" w:rsidRDefault="00AB0A83" w:rsidP="00AB0A83">
      <w:pPr>
        <w:pStyle w:val="Body"/>
        <w:rPr>
          <w:lang w:val="pt-PT"/>
        </w:rPr>
      </w:pPr>
    </w:p>
    <w:p w14:paraId="2D62C84B" w14:textId="77777777" w:rsidR="00AB0A83" w:rsidRDefault="00AB0A83" w:rsidP="00AB0A83">
      <w:pPr>
        <w:pStyle w:val="Body"/>
        <w:rPr>
          <w:lang w:val="pt-PT"/>
        </w:rPr>
      </w:pPr>
    </w:p>
    <w:p w14:paraId="72EAEFD7" w14:textId="77777777" w:rsidR="00AB0A83" w:rsidRPr="00AB0A83" w:rsidRDefault="00AB0A83" w:rsidP="00AB0A83">
      <w:pPr>
        <w:pStyle w:val="Body"/>
        <w:rPr>
          <w:lang w:val="pt-PT"/>
        </w:rPr>
      </w:pPr>
    </w:p>
    <w:p w14:paraId="116DA926" w14:textId="5D250019" w:rsidR="002C1FE4" w:rsidRDefault="00941501" w:rsidP="000C5C27">
      <w:pPr>
        <w:pStyle w:val="Heading2"/>
        <w:numPr>
          <w:ilvl w:val="1"/>
          <w:numId w:val="34"/>
        </w:numPr>
        <w:rPr>
          <w:rFonts w:ascii="Arial" w:eastAsia="Arial" w:hAnsi="Arial" w:cs="Arial"/>
        </w:rPr>
      </w:pPr>
      <w:bookmarkStart w:id="16" w:name="_Toc18"/>
      <w:r>
        <w:rPr>
          <w:rStyle w:val="PageNumber"/>
          <w:rFonts w:ascii="Arial" w:hAnsi="Arial"/>
        </w:rPr>
        <w:t>Engenheiro de Requisitos</w:t>
      </w:r>
      <w:bookmarkEnd w:id="16"/>
    </w:p>
    <w:p w14:paraId="36F413E1" w14:textId="0156D7EA" w:rsidR="00C357A5" w:rsidRDefault="00C357A5">
      <w:pPr>
        <w:pStyle w:val="NormalWeb"/>
        <w:jc w:val="both"/>
        <w:rPr>
          <w:rFonts w:ascii="Arial" w:hAnsi="Arial"/>
        </w:rPr>
      </w:pPr>
    </w:p>
    <w:p w14:paraId="7C4FEF18" w14:textId="77777777" w:rsidR="00C357A5" w:rsidRDefault="00C357A5" w:rsidP="00C357A5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tuar com análise de requisitos, sejam eles funcionais ou não-funcionais, de usuários, dos clientes e do negócio; </w:t>
      </w:r>
    </w:p>
    <w:p w14:paraId="21945E49" w14:textId="77777777" w:rsidR="00C357A5" w:rsidRDefault="00C357A5" w:rsidP="00C357A5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aliza especificação e análise de sistemas, especificações funcionais para o desenvolvimento de software;</w:t>
      </w:r>
    </w:p>
    <w:p w14:paraId="53F1E604" w14:textId="50DBCB13" w:rsidR="00C357A5" w:rsidRDefault="00C357A5" w:rsidP="00C357A5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 os mapas de processos de negócio que possibilitam a identificação e monitoramento de riscos. Além de acompanhar o desempenho de processos, controlando, otimizando e verificando se os padrões necessários para a realização de projetos está sendo aplicado.</w:t>
      </w:r>
    </w:p>
    <w:p w14:paraId="1FCDA7BF" w14:textId="1E7CA83A" w:rsidR="00450943" w:rsidRDefault="00450943" w:rsidP="00450943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2F4E7158" w14:textId="61FAC762" w:rsidR="00450943" w:rsidRDefault="00450943" w:rsidP="00450943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6CBFF87B" w14:textId="28130AC1" w:rsidR="00450943" w:rsidRPr="00450943" w:rsidRDefault="0072356D" w:rsidP="00450943">
      <w:pPr>
        <w:pStyle w:val="Paragraph2"/>
        <w:spacing w:after="0"/>
        <w:ind w:left="0"/>
        <w:jc w:val="both"/>
        <w:rPr>
          <w:b/>
          <w:color w:val="FF0000"/>
          <w:sz w:val="24"/>
          <w:szCs w:val="24"/>
          <w:lang w:val="pt-PT"/>
        </w:rPr>
      </w:pPr>
      <w:r>
        <w:rPr>
          <w:b/>
          <w:color w:val="FF0000"/>
          <w:sz w:val="24"/>
          <w:szCs w:val="24"/>
          <w:lang w:val="pt-PT"/>
        </w:rPr>
        <w:t>6.6</w:t>
      </w:r>
      <w:r w:rsidR="00450943" w:rsidRPr="00450943">
        <w:rPr>
          <w:b/>
          <w:color w:val="FF0000"/>
          <w:sz w:val="24"/>
          <w:szCs w:val="24"/>
          <w:lang w:val="pt-PT"/>
        </w:rPr>
        <w:t xml:space="preserve"> Product Owner</w:t>
      </w:r>
    </w:p>
    <w:p w14:paraId="4069DD8C" w14:textId="5BF8C793" w:rsidR="009D21DC" w:rsidRDefault="009D21DC">
      <w:pPr>
        <w:pStyle w:val="NormalWeb"/>
        <w:jc w:val="both"/>
        <w:rPr>
          <w:rFonts w:ascii="Arial" w:hAnsi="Arial"/>
        </w:rPr>
      </w:pPr>
    </w:p>
    <w:p w14:paraId="75353728" w14:textId="2D643E4D" w:rsidR="009D21DC" w:rsidRPr="00C357A5" w:rsidRDefault="00C357A5">
      <w:pPr>
        <w:pStyle w:val="NormalWeb"/>
        <w:jc w:val="both"/>
        <w:rPr>
          <w:rFonts w:ascii="Arial" w:hAnsi="Arial"/>
          <w:b/>
        </w:rPr>
      </w:pPr>
      <w:r>
        <w:rPr>
          <w:rFonts w:ascii="Arial" w:hAnsi="Arial"/>
          <w:b/>
        </w:rPr>
        <w:t>6.</w:t>
      </w:r>
      <w:r w:rsidR="0072356D">
        <w:rPr>
          <w:rFonts w:ascii="Arial" w:hAnsi="Arial"/>
          <w:b/>
        </w:rPr>
        <w:t>7</w:t>
      </w:r>
      <w:r w:rsidR="00450943">
        <w:rPr>
          <w:rFonts w:ascii="Arial" w:hAnsi="Arial"/>
          <w:b/>
        </w:rPr>
        <w:t xml:space="preserve"> </w:t>
      </w:r>
      <w:r w:rsidR="009D21DC" w:rsidRPr="00C357A5">
        <w:rPr>
          <w:rFonts w:ascii="Arial" w:hAnsi="Arial"/>
          <w:b/>
        </w:rPr>
        <w:t>Arquiteto de Software</w:t>
      </w:r>
    </w:p>
    <w:p w14:paraId="36054317" w14:textId="5BDA4933" w:rsidR="009D21DC" w:rsidRDefault="009D21DC">
      <w:pPr>
        <w:pStyle w:val="NormalWeb"/>
        <w:jc w:val="both"/>
        <w:rPr>
          <w:rFonts w:ascii="Arial" w:hAnsi="Arial"/>
        </w:rPr>
      </w:pPr>
    </w:p>
    <w:p w14:paraId="17F434A6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nalisar padrões e ferramentas ideias para construir a aplicação;</w:t>
      </w:r>
    </w:p>
    <w:p w14:paraId="0E94942E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e documentar a estrutura e forma do sistema;</w:t>
      </w:r>
    </w:p>
    <w:p w14:paraId="75057450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 de API e Webservices complementares ao sistema;</w:t>
      </w:r>
    </w:p>
    <w:p w14:paraId="6D4C0577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, reutilização de código e revisão de código do sistema;</w:t>
      </w:r>
    </w:p>
    <w:p w14:paraId="187A8F5C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r a descrição arquitetural;</w:t>
      </w:r>
    </w:p>
    <w:p w14:paraId="30DA69E8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o design e interação do usuário com o sistema;</w:t>
      </w:r>
    </w:p>
    <w:p w14:paraId="461DA693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Iteração com o cliente e gerente de projeto para negociar algumas limitações técnicas;</w:t>
      </w:r>
    </w:p>
    <w:p w14:paraId="7A8C1F34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acilitar a decisão dos envolvidos, fornecendo informações e alinhando com os objetivos gerais;</w:t>
      </w:r>
    </w:p>
    <w:p w14:paraId="6C960ADE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anter-se envolvido com todo o processo de desenvolvimento de software;</w:t>
      </w:r>
    </w:p>
    <w:p w14:paraId="532BE5F3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arquitetura esteja alinhada com a garantia de qualidade do software;</w:t>
      </w:r>
    </w:p>
    <w:p w14:paraId="56218C7E" w14:textId="77777777" w:rsidR="009D21DC" w:rsidRDefault="009D21DC" w:rsidP="009D21DC">
      <w:pPr>
        <w:pStyle w:val="Body"/>
        <w:numPr>
          <w:ilvl w:val="0"/>
          <w:numId w:val="23"/>
        </w:numPr>
        <w:rPr>
          <w:rFonts w:ascii="Arial" w:hAnsi="Arial"/>
          <w:sz w:val="22"/>
          <w:szCs w:val="22"/>
          <w:lang w:val="pt-PT"/>
        </w:rPr>
      </w:pPr>
      <w:r>
        <w:rPr>
          <w:rFonts w:ascii="Arial" w:hAnsi="Arial"/>
          <w:sz w:val="22"/>
          <w:szCs w:val="22"/>
          <w:lang w:val="pt-PT"/>
        </w:rPr>
        <w:t>Garantir que o desenvolvimento esteja alinhado com o escopo, contexto e restrições do projeto.</w:t>
      </w:r>
    </w:p>
    <w:p w14:paraId="603704B7" w14:textId="77777777" w:rsidR="009D21DC" w:rsidRDefault="009D21DC">
      <w:pPr>
        <w:pStyle w:val="NormalWeb"/>
        <w:jc w:val="both"/>
        <w:rPr>
          <w:rFonts w:ascii="Arial" w:eastAsia="Arial" w:hAnsi="Arial" w:cs="Arial"/>
        </w:rPr>
      </w:pPr>
    </w:p>
    <w:p w14:paraId="5D77DAD2" w14:textId="4A325AF7" w:rsidR="002C1FE4" w:rsidRPr="0072356D" w:rsidRDefault="0072356D">
      <w:pPr>
        <w:pStyle w:val="Body"/>
        <w:rPr>
          <w:b/>
          <w:color w:val="FF0000"/>
        </w:rPr>
      </w:pPr>
      <w:r w:rsidRPr="0072356D">
        <w:rPr>
          <w:rFonts w:ascii="Arial Unicode MS" w:hAnsi="Arial Unicode MS"/>
          <w:b/>
          <w:color w:val="FF0000"/>
        </w:rPr>
        <w:t>6.8 Engenheiro de Teste</w:t>
      </w:r>
    </w:p>
    <w:p w14:paraId="5A129955" w14:textId="77777777" w:rsidR="002C1FE4" w:rsidRDefault="002C1FE4">
      <w:pPr>
        <w:pStyle w:val="Heading1"/>
        <w:pBdr>
          <w:bottom w:val="nil"/>
        </w:pBdr>
        <w:spacing w:before="0" w:after="0"/>
        <w:rPr>
          <w:rFonts w:ascii="Arial" w:eastAsia="Arial" w:hAnsi="Arial" w:cs="Arial"/>
          <w:sz w:val="24"/>
          <w:szCs w:val="24"/>
        </w:rPr>
      </w:pPr>
    </w:p>
    <w:p w14:paraId="16913310" w14:textId="77777777" w:rsidR="002C1FE4" w:rsidRDefault="00941501" w:rsidP="000C5C27">
      <w:pPr>
        <w:pStyle w:val="Heading1"/>
        <w:numPr>
          <w:ilvl w:val="0"/>
          <w:numId w:val="34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7" w:name="_Toc20"/>
      <w:r>
        <w:rPr>
          <w:rStyle w:val="PageNumber"/>
          <w:rFonts w:ascii="Arial" w:hAnsi="Arial"/>
          <w:sz w:val="28"/>
          <w:szCs w:val="28"/>
        </w:rPr>
        <w:t>Templates</w:t>
      </w:r>
      <w:bookmarkEnd w:id="17"/>
    </w:p>
    <w:p w14:paraId="5B60B6D7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1D098A11" w14:textId="677EB203" w:rsidR="002C1FE4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Backlog da sprint</w:t>
      </w:r>
    </w:p>
    <w:p w14:paraId="028007F1" w14:textId="0CE78741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Backlog do produto</w:t>
      </w:r>
    </w:p>
    <w:p w14:paraId="293C7EA3" w14:textId="748D255E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Estória de Usuário</w:t>
      </w:r>
    </w:p>
    <w:p w14:paraId="6C11B793" w14:textId="64779A14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lastRenderedPageBreak/>
        <w:t>Request For Proposal – RFP</w:t>
      </w:r>
    </w:p>
    <w:p w14:paraId="2C268E9E" w14:textId="07C38EEE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Sprint Planning</w:t>
      </w:r>
    </w:p>
    <w:p w14:paraId="744EE626" w14:textId="3BC9C4B3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mplate_Documento_Visao</w:t>
      </w:r>
    </w:p>
    <w:p w14:paraId="468BDA93" w14:textId="5935D9F5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rmo de abertura</w:t>
      </w:r>
    </w:p>
    <w:p w14:paraId="01F77030" w14:textId="256925D9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rmo de aceite</w:t>
      </w:r>
    </w:p>
    <w:p w14:paraId="55A2C64D" w14:textId="77777777" w:rsidR="00FB7552" w:rsidRDefault="00FB7552">
      <w:pPr>
        <w:pStyle w:val="Body"/>
        <w:tabs>
          <w:tab w:val="left" w:pos="397"/>
        </w:tabs>
        <w:spacing w:after="240"/>
        <w:jc w:val="both"/>
        <w:rPr>
          <w:b/>
          <w:bCs/>
          <w:sz w:val="20"/>
          <w:szCs w:val="20"/>
        </w:rPr>
      </w:pPr>
    </w:p>
    <w:p w14:paraId="12027A15" w14:textId="77777777" w:rsidR="002C1FE4" w:rsidRDefault="00941501" w:rsidP="000C5C27">
      <w:pPr>
        <w:pStyle w:val="Heading1"/>
        <w:numPr>
          <w:ilvl w:val="0"/>
          <w:numId w:val="34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8" w:name="_Toc21"/>
      <w:r>
        <w:rPr>
          <w:rStyle w:val="PageNumber"/>
          <w:rFonts w:ascii="Arial" w:hAnsi="Arial"/>
          <w:sz w:val="28"/>
          <w:szCs w:val="28"/>
        </w:rPr>
        <w:t>Nome da Fábrica</w:t>
      </w:r>
      <w:bookmarkEnd w:id="18"/>
    </w:p>
    <w:p w14:paraId="04122B2F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480F5C5A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  <w:lang w:val="pt-PT"/>
        </w:rPr>
        <w:t>O nome da f</w:t>
      </w:r>
      <w:r>
        <w:rPr>
          <w:rFonts w:ascii="Arial" w:hAnsi="Arial"/>
        </w:rPr>
        <w:t>á</w:t>
      </w:r>
      <w:r>
        <w:rPr>
          <w:rFonts w:ascii="Arial" w:hAnsi="Arial"/>
          <w:lang w:val="pt-PT"/>
        </w:rPr>
        <w:t>brica escolhido é “</w:t>
      </w:r>
      <w:r>
        <w:rPr>
          <w:rFonts w:ascii="Arial" w:hAnsi="Arial"/>
        </w:rPr>
        <w:t>POLO”</w:t>
      </w:r>
    </w:p>
    <w:p w14:paraId="1056BDF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6AC27B54" w14:textId="77777777" w:rsidR="002C1FE4" w:rsidRDefault="002C1FE4">
      <w:pPr>
        <w:pStyle w:val="Heading1"/>
        <w:spacing w:before="0" w:after="0"/>
        <w:ind w:left="432" w:hanging="432"/>
        <w:rPr>
          <w:rFonts w:ascii="Arial" w:eastAsia="Arial" w:hAnsi="Arial" w:cs="Arial"/>
          <w:sz w:val="24"/>
          <w:szCs w:val="24"/>
        </w:rPr>
      </w:pPr>
    </w:p>
    <w:p w14:paraId="4202341C" w14:textId="77777777" w:rsidR="002C1FE4" w:rsidRDefault="00941501" w:rsidP="000C5C27">
      <w:pPr>
        <w:pStyle w:val="Heading1"/>
        <w:numPr>
          <w:ilvl w:val="0"/>
          <w:numId w:val="34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9" w:name="_Toc22"/>
      <w:r>
        <w:rPr>
          <w:rFonts w:ascii="Arial" w:hAnsi="Arial"/>
          <w:sz w:val="28"/>
          <w:szCs w:val="28"/>
        </w:rPr>
        <w:t>Equipe e Papel</w:t>
      </w:r>
      <w:bookmarkEnd w:id="19"/>
    </w:p>
    <w:p w14:paraId="6995F3E8" w14:textId="77777777" w:rsidR="002C1FE4" w:rsidRDefault="002C1FE4">
      <w:pPr>
        <w:pStyle w:val="Header"/>
        <w:rPr>
          <w:rFonts w:ascii="Arial" w:eastAsia="Arial" w:hAnsi="Arial" w:cs="Arial"/>
        </w:rPr>
      </w:pPr>
    </w:p>
    <w:p w14:paraId="38BAEE0A" w14:textId="77777777" w:rsidR="002C1FE4" w:rsidRDefault="00941501">
      <w:pPr>
        <w:pStyle w:val="Heading1"/>
        <w:pBdr>
          <w:bottom w:val="nil"/>
        </w:pBdr>
        <w:spacing w:before="0" w:after="0"/>
      </w:pPr>
      <w:bookmarkStart w:id="20" w:name="_Referências"/>
      <w:bookmarkStart w:id="21" w:name="_Toc23"/>
      <w:bookmarkEnd w:id="20"/>
      <w:r>
        <w:rPr>
          <w:b w:val="0"/>
          <w:bCs w:val="0"/>
        </w:rPr>
        <w:t>A tebela a seguir</w:t>
      </w:r>
      <w:r>
        <w:rPr>
          <w:rStyle w:val="PageNumber"/>
        </w:rPr>
        <w:t xml:space="preserve"> </w:t>
      </w:r>
      <w:r>
        <w:rPr>
          <w:b w:val="0"/>
          <w:bCs w:val="0"/>
        </w:rPr>
        <w:t>apresenta os papéis  dos respectivos membros da equipe</w:t>
      </w:r>
      <w:r>
        <w:rPr>
          <w:rStyle w:val="PageNumber"/>
        </w:rPr>
        <w:t>:</w:t>
      </w:r>
      <w:bookmarkEnd w:id="21"/>
    </w:p>
    <w:p w14:paraId="764AB88A" w14:textId="77777777" w:rsidR="002C1FE4" w:rsidRDefault="002C1FE4">
      <w:pPr>
        <w:pStyle w:val="Heading1"/>
        <w:pBdr>
          <w:bottom w:val="nil"/>
        </w:pBdr>
        <w:spacing w:before="0" w:after="0"/>
      </w:pPr>
    </w:p>
    <w:tbl>
      <w:tblPr>
        <w:tblStyle w:val="TableNormal1"/>
        <w:tblW w:w="849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3117"/>
        <w:gridCol w:w="5381"/>
      </w:tblGrid>
      <w:tr w:rsidR="002C1FE4" w14:paraId="533CF2EB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968E34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t>Papel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DA3556" w14:textId="77777777" w:rsidR="002C1FE4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t>Membro</w:t>
            </w:r>
          </w:p>
        </w:tc>
      </w:tr>
      <w:tr w:rsidR="002C1FE4" w14:paraId="18C2EBCD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FF092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Gerente de Projeto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FCEAA8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avi</w:t>
            </w:r>
          </w:p>
        </w:tc>
      </w:tr>
      <w:tr w:rsidR="00E451D8" w14:paraId="1FA527A6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F8F4E54" w14:textId="7D050479" w:rsidR="00E451D8" w:rsidRPr="00E0715A" w:rsidRDefault="00E451D8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Scrum Master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BCC381" w14:textId="61529373" w:rsidR="00E451D8" w:rsidRPr="00E0715A" w:rsidRDefault="00E451D8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avi</w:t>
            </w:r>
          </w:p>
        </w:tc>
      </w:tr>
      <w:tr w:rsidR="002C1FE4" w14:paraId="750E1148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DCD6DE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BA964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Ricardo Damasceno de Oliveira</w:t>
            </w:r>
          </w:p>
        </w:tc>
      </w:tr>
      <w:tr w:rsidR="002C1FE4" w14:paraId="527EB9F7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B9DA96" w14:textId="1B3C13A5" w:rsidR="002C1FE4" w:rsidRPr="00E0715A" w:rsidRDefault="0082542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0387D4" w14:textId="653A3B16" w:rsidR="002C1FE4" w:rsidRPr="00E0715A" w:rsidRDefault="007F1AB4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iogo Dostoiévsky</w:t>
            </w:r>
          </w:p>
        </w:tc>
      </w:tr>
      <w:tr w:rsidR="002C1FE4" w14:paraId="4C7ED441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B10C93" w14:textId="2FE6E3FA" w:rsidR="002C1FE4" w:rsidRPr="00E0715A" w:rsidRDefault="00245F69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3C470F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José Neto</w:t>
            </w:r>
          </w:p>
        </w:tc>
      </w:tr>
      <w:tr w:rsidR="00E0715A" w14:paraId="3AB31CC8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077C36" w14:textId="5803818A" w:rsidR="00E0715A" w:rsidRPr="00E0715A" w:rsidRDefault="00E0715A" w:rsidP="00E0715A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534EE9E" w14:textId="198D7229" w:rsidR="00E0715A" w:rsidRPr="00E0715A" w:rsidRDefault="00E0715A" w:rsidP="00E0715A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rlânio Freire</w:t>
            </w:r>
          </w:p>
        </w:tc>
      </w:tr>
      <w:tr w:rsidR="002C1FE4" w14:paraId="563475A7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A1983B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Requisitos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59E860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Luiz Henrique</w:t>
            </w:r>
          </w:p>
        </w:tc>
      </w:tr>
      <w:tr w:rsidR="00825427" w14:paraId="18A83FFD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12D9F1" w14:textId="5CC3835C" w:rsidR="00825427" w:rsidRPr="00E0715A" w:rsidRDefault="0082542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Product Owner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3FBFA7" w14:textId="0EA01007" w:rsidR="00825427" w:rsidRPr="00E0715A" w:rsidRDefault="0082542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Luiz Henrique</w:t>
            </w:r>
          </w:p>
        </w:tc>
      </w:tr>
      <w:tr w:rsidR="002C1FE4" w14:paraId="6CCCD26A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926C26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Testes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4BB789" w14:textId="77777777" w:rsidR="002C1FE4" w:rsidRPr="00E0715A" w:rsidRDefault="00941501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Rhuan</w:t>
            </w:r>
          </w:p>
        </w:tc>
      </w:tr>
      <w:tr w:rsidR="002C1FE4" w14:paraId="66968ECF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B12FF0" w14:textId="7BA10BDA" w:rsidR="002C1FE4" w:rsidRPr="00E0715A" w:rsidRDefault="00E0715A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color w:val="00B0F0"/>
              </w:rPr>
            </w:pPr>
            <w:r w:rsidRPr="00E0715A">
              <w:rPr>
                <w:b w:val="0"/>
                <w:color w:val="00B0F0"/>
              </w:rPr>
              <w:t>Arquitet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88AE62" w14:textId="2CBBB0C4" w:rsidR="002C1FE4" w:rsidRPr="00E0715A" w:rsidRDefault="00E0715A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color w:val="00B0F0"/>
              </w:rPr>
            </w:pPr>
            <w:r w:rsidRPr="00E0715A">
              <w:rPr>
                <w:b w:val="0"/>
                <w:color w:val="00B0F0"/>
              </w:rPr>
              <w:t xml:space="preserve">Diogo Dostoiévsky </w:t>
            </w:r>
          </w:p>
        </w:tc>
      </w:tr>
    </w:tbl>
    <w:p w14:paraId="38F197A8" w14:textId="77777777" w:rsidR="002C1FE4" w:rsidRDefault="002C1FE4">
      <w:pPr>
        <w:pStyle w:val="Heading1"/>
        <w:widowControl w:val="0"/>
        <w:pBdr>
          <w:bottom w:val="nil"/>
        </w:pBdr>
        <w:spacing w:before="0" w:after="0"/>
      </w:pPr>
    </w:p>
    <w:p w14:paraId="2753D68F" w14:textId="77777777" w:rsidR="002C1FE4" w:rsidRDefault="002C1FE4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14:paraId="565AED36" w14:textId="77777777" w:rsidR="002C1FE4" w:rsidRDefault="002C1FE4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14:paraId="794B1278" w14:textId="77777777" w:rsidR="002C1FE4" w:rsidRDefault="002C1FE4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14:paraId="50108E56" w14:textId="77777777" w:rsidR="002C1FE4" w:rsidRDefault="00941501">
      <w:pPr>
        <w:pStyle w:val="Heading1"/>
        <w:spacing w:before="0" w:after="0"/>
      </w:pPr>
      <w:r>
        <w:rPr>
          <w:rFonts w:ascii="Arial Unicode MS" w:eastAsia="Arial Unicode MS" w:hAnsi="Arial Unicode MS" w:cs="Arial Unicode MS"/>
          <w:b w:val="0"/>
          <w:bCs w:val="0"/>
        </w:rPr>
        <w:br w:type="page"/>
      </w:r>
    </w:p>
    <w:p w14:paraId="2631661D" w14:textId="77777777" w:rsidR="002C1FE4" w:rsidRDefault="00941501">
      <w:pPr>
        <w:pStyle w:val="Heading1"/>
        <w:spacing w:before="0" w:after="0"/>
        <w:rPr>
          <w:rFonts w:ascii="Arial" w:eastAsia="Arial" w:hAnsi="Arial" w:cs="Arial"/>
          <w:sz w:val="24"/>
          <w:szCs w:val="24"/>
        </w:rPr>
      </w:pPr>
      <w:bookmarkStart w:id="22" w:name="_Toc24"/>
      <w:r>
        <w:rPr>
          <w:rFonts w:ascii="Arial" w:hAnsi="Arial"/>
          <w:sz w:val="28"/>
          <w:szCs w:val="28"/>
        </w:rPr>
        <w:lastRenderedPageBreak/>
        <w:t>Referências</w:t>
      </w:r>
      <w:bookmarkEnd w:id="22"/>
    </w:p>
    <w:p w14:paraId="50273D74" w14:textId="77777777" w:rsidR="002C1FE4" w:rsidRDefault="002C1FE4">
      <w:pPr>
        <w:pStyle w:val="Body"/>
      </w:pPr>
    </w:p>
    <w:p w14:paraId="0C6D5998" w14:textId="77777777" w:rsidR="002C1FE4" w:rsidRDefault="00941501">
      <w:pPr>
        <w:pStyle w:val="ListParagraph"/>
        <w:widowControl w:val="0"/>
        <w:numPr>
          <w:ilvl w:val="0"/>
          <w:numId w:val="32"/>
        </w:numPr>
      </w:pPr>
      <w:r>
        <w:rPr>
          <w:rStyle w:val="PageNumber"/>
        </w:rPr>
        <w:t xml:space="preserve">CORDEIRO, E. DOS S. Modelagem descritiva iterativa e incremental de processo de software: uma experiência em uma microempresa de desenvolvimento de software. p. 213, 2003. </w:t>
      </w:r>
    </w:p>
    <w:p w14:paraId="5A12D683" w14:textId="77777777" w:rsidR="002C1FE4" w:rsidRDefault="002C1FE4">
      <w:pPr>
        <w:pStyle w:val="Body"/>
      </w:pPr>
    </w:p>
    <w:p w14:paraId="1FBC4592" w14:textId="77777777" w:rsidR="002C1FE4" w:rsidRDefault="00941501">
      <w:pPr>
        <w:pStyle w:val="ListParagraph"/>
        <w:numPr>
          <w:ilvl w:val="0"/>
          <w:numId w:val="32"/>
        </w:numPr>
      </w:pPr>
      <w:r>
        <w:rPr>
          <w:rStyle w:val="PageNumber"/>
        </w:rPr>
        <w:t>AMARAL, DANIEL C. et al. Gerenciamento ágil de projetos: aplicação em produtos inovadores. São Paulo: Saraiva, 2011</w:t>
      </w:r>
    </w:p>
    <w:sectPr w:rsidR="002C1FE4">
      <w:headerReference w:type="default" r:id="rId18"/>
      <w:pgSz w:w="11900" w:h="16840"/>
      <w:pgMar w:top="1417" w:right="1701" w:bottom="1417" w:left="1701" w:header="708" w:footer="708" w:gutter="0"/>
      <w:pgNumType w:start="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B6ED1CC" w14:textId="77777777" w:rsidR="00F36771" w:rsidRDefault="00F36771">
      <w:r>
        <w:separator/>
      </w:r>
    </w:p>
  </w:endnote>
  <w:endnote w:type="continuationSeparator" w:id="0">
    <w:p w14:paraId="0A1BDAEC" w14:textId="77777777" w:rsidR="00F36771" w:rsidRDefault="00F3677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altName w:val="Malgun Gothic Semilight"/>
    <w:panose1 w:val="020B0604020202020204"/>
    <w:charset w:val="80"/>
    <w:family w:val="swiss"/>
    <w:pitch w:val="variable"/>
    <w:sig w:usb0="00000000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00000003" w:usb1="00000000" w:usb2="00000000" w:usb3="00000000" w:csb0="00000001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Helvetica Neue">
    <w:altName w:val="Arial"/>
    <w:charset w:val="00"/>
    <w:family w:val="roman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EC60015" w14:textId="77777777" w:rsidR="002C1FE4" w:rsidRDefault="002C1FE4">
    <w:pPr>
      <w:pStyle w:val="HeaderFooter"/>
      <w:rPr>
        <w:rFonts w:hint="eastAsi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28A8B249" w14:textId="6B19D8BE" w:rsidR="002C1FE4" w:rsidRDefault="00941501">
    <w:pPr>
      <w:pStyle w:val="Footer"/>
      <w:jc w:val="right"/>
    </w:pPr>
    <w:r>
      <w:fldChar w:fldCharType="begin"/>
    </w:r>
    <w:r>
      <w:instrText xml:space="preserve"> PAGE </w:instrText>
    </w:r>
    <w:r>
      <w:fldChar w:fldCharType="separate"/>
    </w:r>
    <w:r w:rsidR="00260773">
      <w:rPr>
        <w:noProof/>
      </w:rPr>
      <w:t>10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33849F8D" w14:textId="77777777" w:rsidR="00F36771" w:rsidRDefault="00F36771">
      <w:r>
        <w:separator/>
      </w:r>
    </w:p>
  </w:footnote>
  <w:footnote w:type="continuationSeparator" w:id="0">
    <w:p w14:paraId="7DE58C39" w14:textId="77777777" w:rsidR="00F36771" w:rsidRDefault="00F3677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5FC44B6" w14:textId="77777777" w:rsidR="002C1FE4" w:rsidRDefault="00941501">
    <w:pPr>
      <w:pStyle w:val="Header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6192" behindDoc="1" locked="0" layoutInCell="1" allowOverlap="1" wp14:anchorId="40FBFA56" wp14:editId="1DBF97DA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5" name="officeArt object" descr="Caixa de Texto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1D786D22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0A2844E7" wp14:editId="45E819A0">
                                <wp:extent cx="984451" cy="695834"/>
                                <wp:effectExtent l="0" t="0" r="0" b="0"/>
                                <wp:docPr id="107374182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FBFA56" id="_x0000_t202" coordsize="21600,21600" o:spt="202" path="m,l,21600r21600,l21600,xe">
              <v:stroke joinstyle="miter"/>
              <v:path gradientshapeok="t" o:connecttype="rect"/>
            </v:shapetype>
            <v:shape id="officeArt object" o:spid="_x0000_s1026" type="#_x0000_t202" alt="Caixa de Texto 20" style="position:absolute;margin-left:437.6pt;margin-top:16.25pt;width:102.3pt;height:61.55pt;z-index:-251660288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" stroked="f" strokeweight="1pt">
              <v:stroke miterlimit="4"/>
              <v:textbox inset="1.27mm,1.27mm,1.27mm,1.27mm">
                <w:txbxContent>
                  <w:p w14:paraId="1D786D22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0A2844E7" wp14:editId="45E819A0">
                          <wp:extent cx="984451" cy="695834"/>
                          <wp:effectExtent l="0" t="0" r="0" b="0"/>
                          <wp:docPr id="107374182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9DF1215" w14:textId="77777777" w:rsidR="002C1FE4" w:rsidRDefault="00941501">
    <w:pPr>
      <w:pStyle w:val="Header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7216" behindDoc="1" locked="0" layoutInCell="1" allowOverlap="1" wp14:anchorId="5A313B2B" wp14:editId="2DB7CA92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7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77B71D8D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742BE271" wp14:editId="529B08A7">
                                <wp:extent cx="984451" cy="695834"/>
                                <wp:effectExtent l="0" t="0" r="0" b="0"/>
                                <wp:docPr id="1073741828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8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A313B2B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alt="Caixa de Texto 3" style="position:absolute;margin-left:437.6pt;margin-top:16.25pt;width:102.3pt;height:61.55pt;z-index:-251659264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cZdzBQ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" stroked="f" strokeweight="1pt">
              <v:stroke miterlimit="4"/>
              <v:textbox inset="1.27mm,1.27mm,1.27mm,1.27mm">
                <w:txbxContent>
                  <w:p w14:paraId="77B71D8D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742BE271" wp14:editId="529B08A7">
                          <wp:extent cx="984451" cy="695834"/>
                          <wp:effectExtent l="0" t="0" r="0" b="0"/>
                          <wp:docPr id="1073741828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8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3BC79693" w14:textId="77777777" w:rsidR="002C1FE4" w:rsidRDefault="00941501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8240" behindDoc="1" locked="0" layoutInCell="1" allowOverlap="1" wp14:anchorId="7EE316BB" wp14:editId="68EC0003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9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56B52AA8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20A7D566" wp14:editId="61B25EA7">
                                <wp:extent cx="984451" cy="695834"/>
                                <wp:effectExtent l="0" t="0" r="0" b="0"/>
                                <wp:docPr id="1073741830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0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EE316BB"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alt="Caixa de Texto 3" style="position:absolute;margin-left:437.6pt;margin-top:16.25pt;width:102.3pt;height:61.55pt;z-index:-251658240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P8hBg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02j/IQ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56B52AA8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20A7D566" wp14:editId="61B25EA7">
                          <wp:extent cx="984451" cy="695834"/>
                          <wp:effectExtent l="0" t="0" r="0" b="0"/>
                          <wp:docPr id="1073741830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0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5807DA48" w14:textId="77777777" w:rsidR="002C1FE4" w:rsidRDefault="00941501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9264" behindDoc="1" locked="0" layoutInCell="1" allowOverlap="1" wp14:anchorId="40C96B80" wp14:editId="0A2DE35F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35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46E60766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12E61A24" wp14:editId="20859904">
                                <wp:extent cx="984451" cy="695834"/>
                                <wp:effectExtent l="0" t="0" r="0" b="0"/>
                                <wp:docPr id="107374183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C96B80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alt="Caixa de Texto 3" style="position:absolute;margin-left:437.6pt;margin-top:16.25pt;width:102.3pt;height:61.55pt;z-index:-251657216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Qk8+RA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46E60766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12E61A24" wp14:editId="20859904">
                          <wp:extent cx="984451" cy="695834"/>
                          <wp:effectExtent l="0" t="0" r="0" b="0"/>
                          <wp:docPr id="107374183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1C5A63"/>
    <w:multiLevelType w:val="multilevel"/>
    <w:tmpl w:val="D56E5894"/>
    <w:lvl w:ilvl="0">
      <w:start w:val="1"/>
      <w:numFmt w:val="decimal"/>
      <w:lvlText w:val="%1."/>
      <w:lvlJc w:val="left"/>
      <w:pPr>
        <w:ind w:left="471" w:hanging="4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628" w:hanging="6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6"/>
        <w:szCs w:val="26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85" w:hanging="785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lvlText w:val="%1.%2.%3.%4."/>
      <w:lvlJc w:val="left"/>
      <w:pPr>
        <w:ind w:left="943" w:hanging="943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lvlText w:val="%1.%2.%3.%4.%5."/>
      <w:lvlJc w:val="left"/>
      <w:pPr>
        <w:ind w:left="1100" w:hanging="1100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lvlText w:val="%1.%2.%3.%4.%5.%6."/>
      <w:lvlJc w:val="left"/>
      <w:pPr>
        <w:ind w:left="1257" w:hanging="1257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lvlText w:val="%1.%2.%3.%4.%5.%6.%7."/>
      <w:lvlJc w:val="left"/>
      <w:pPr>
        <w:ind w:left="1414" w:hanging="1414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lvlText w:val="%1.%2.%3.%4.%5.%6.%7.%8."/>
      <w:lvlJc w:val="left"/>
      <w:pPr>
        <w:ind w:left="1571" w:hanging="15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lvlText w:val="%1.%2.%3.%4.%5.%6.%7.%8.%9."/>
      <w:lvlJc w:val="left"/>
      <w:pPr>
        <w:ind w:left="1728" w:hanging="17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0630161C"/>
    <w:multiLevelType w:val="hybridMultilevel"/>
    <w:tmpl w:val="C54694D0"/>
    <w:styleLink w:val="Bullets"/>
    <w:lvl w:ilvl="0" w:tplc="64429E2A">
      <w:start w:val="1"/>
      <w:numFmt w:val="bullet"/>
      <w:lvlText w:val="•"/>
      <w:lvlJc w:val="left"/>
      <w:pPr>
        <w:ind w:left="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45D8CADC">
      <w:start w:val="1"/>
      <w:numFmt w:val="bullet"/>
      <w:lvlText w:val="•"/>
      <w:lvlJc w:val="left"/>
      <w:pPr>
        <w:ind w:left="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354EBE0">
      <w:start w:val="1"/>
      <w:numFmt w:val="bullet"/>
      <w:lvlText w:val="•"/>
      <w:lvlJc w:val="left"/>
      <w:pPr>
        <w:ind w:left="1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93549530">
      <w:start w:val="1"/>
      <w:numFmt w:val="bullet"/>
      <w:lvlText w:val="•"/>
      <w:lvlJc w:val="left"/>
      <w:pPr>
        <w:ind w:left="1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2220A90">
      <w:start w:val="1"/>
      <w:numFmt w:val="bullet"/>
      <w:lvlText w:val="•"/>
      <w:lvlJc w:val="left"/>
      <w:pPr>
        <w:ind w:left="25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7CC4F76C">
      <w:start w:val="1"/>
      <w:numFmt w:val="bullet"/>
      <w:lvlText w:val="•"/>
      <w:lvlJc w:val="left"/>
      <w:pPr>
        <w:ind w:left="31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04CA34A">
      <w:start w:val="1"/>
      <w:numFmt w:val="bullet"/>
      <w:lvlText w:val="•"/>
      <w:lvlJc w:val="left"/>
      <w:pPr>
        <w:ind w:left="3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6B4D0A2">
      <w:start w:val="1"/>
      <w:numFmt w:val="bullet"/>
      <w:lvlText w:val="•"/>
      <w:lvlJc w:val="left"/>
      <w:pPr>
        <w:ind w:left="4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89B21AC8">
      <w:start w:val="1"/>
      <w:numFmt w:val="bullet"/>
      <w:lvlText w:val="•"/>
      <w:lvlJc w:val="left"/>
      <w:pPr>
        <w:ind w:left="4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 w15:restartNumberingAfterBreak="0">
    <w:nsid w:val="08C51163"/>
    <w:multiLevelType w:val="multilevel"/>
    <w:tmpl w:val="427ACE5C"/>
    <w:lvl w:ilvl="0">
      <w:start w:val="6"/>
      <w:numFmt w:val="decimal"/>
      <w:lvlText w:val="%1"/>
      <w:lvlJc w:val="left"/>
      <w:pPr>
        <w:ind w:left="360" w:hanging="360"/>
      </w:pPr>
      <w:rPr>
        <w:rFonts w:eastAsia="Times" w:cs="Times" w:hint="default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eastAsia="Times" w:cs="Times"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eastAsia="Times" w:cs="Times"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eastAsia="Times" w:cs="Times"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eastAsia="Times" w:cs="Times"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eastAsia="Times" w:cs="Times"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eastAsia="Times" w:cs="Times"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eastAsia="Times" w:cs="Times"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eastAsia="Times" w:cs="Times" w:hint="default"/>
      </w:rPr>
    </w:lvl>
  </w:abstractNum>
  <w:abstractNum w:abstractNumId="3" w15:restartNumberingAfterBreak="0">
    <w:nsid w:val="0C7761EC"/>
    <w:multiLevelType w:val="hybridMultilevel"/>
    <w:tmpl w:val="1812D018"/>
    <w:numStyleLink w:val="ImportedStyle3"/>
  </w:abstractNum>
  <w:abstractNum w:abstractNumId="4" w15:restartNumberingAfterBreak="0">
    <w:nsid w:val="1C50545A"/>
    <w:multiLevelType w:val="multilevel"/>
    <w:tmpl w:val="769CD328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F0D7100"/>
    <w:multiLevelType w:val="multilevel"/>
    <w:tmpl w:val="88D6F854"/>
    <w:styleLink w:val="ImportedStyle1"/>
    <w:lvl w:ilvl="0">
      <w:start w:val="1"/>
      <w:numFmt w:val="decimal"/>
      <w:lvlText w:val="%1."/>
      <w:lvlJc w:val="left"/>
      <w:pPr>
        <w:ind w:left="432" w:hanging="43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6"/>
        <w:szCs w:val="36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76" w:hanging="57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864" w:hanging="86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008" w:hanging="1008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152" w:hanging="115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296" w:hanging="129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440" w:hanging="144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584" w:hanging="158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6" w15:restartNumberingAfterBreak="0">
    <w:nsid w:val="24BC66C1"/>
    <w:multiLevelType w:val="hybridMultilevel"/>
    <w:tmpl w:val="C54694D0"/>
    <w:numStyleLink w:val="Bullets"/>
  </w:abstractNum>
  <w:abstractNum w:abstractNumId="7" w15:restartNumberingAfterBreak="0">
    <w:nsid w:val="280214A8"/>
    <w:multiLevelType w:val="hybridMultilevel"/>
    <w:tmpl w:val="093E0F24"/>
    <w:numStyleLink w:val="ImportedStyle2"/>
  </w:abstractNum>
  <w:abstractNum w:abstractNumId="8" w15:restartNumberingAfterBreak="0">
    <w:nsid w:val="39CB6BEC"/>
    <w:multiLevelType w:val="hybridMultilevel"/>
    <w:tmpl w:val="093E0F24"/>
    <w:styleLink w:val="ImportedStyle2"/>
    <w:lvl w:ilvl="0" w:tplc="4692D03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6FA0CFF8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F21E2734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EE6D338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D901016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8E7A8B50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0FCC5C90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87A0A59E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476ECD78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9" w15:restartNumberingAfterBreak="0">
    <w:nsid w:val="45225A44"/>
    <w:multiLevelType w:val="hybridMultilevel"/>
    <w:tmpl w:val="11D8F2F8"/>
    <w:numStyleLink w:val="ImportedStyle4"/>
  </w:abstractNum>
  <w:abstractNum w:abstractNumId="10" w15:restartNumberingAfterBreak="0">
    <w:nsid w:val="5AFE1CFF"/>
    <w:multiLevelType w:val="hybridMultilevel"/>
    <w:tmpl w:val="1812D018"/>
    <w:styleLink w:val="ImportedStyle3"/>
    <w:lvl w:ilvl="0" w:tplc="CF2A2896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A028982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A6580808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7E4DC7A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D472A9FE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129650CA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A770F13A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E8BC2FD8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8561AAC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1" w15:restartNumberingAfterBreak="0">
    <w:nsid w:val="65DB3D11"/>
    <w:multiLevelType w:val="hybridMultilevel"/>
    <w:tmpl w:val="D616844A"/>
    <w:numStyleLink w:val="ImportedStyle5"/>
  </w:abstractNum>
  <w:abstractNum w:abstractNumId="12" w15:restartNumberingAfterBreak="0">
    <w:nsid w:val="68ED2C44"/>
    <w:multiLevelType w:val="hybridMultilevel"/>
    <w:tmpl w:val="D616844A"/>
    <w:styleLink w:val="ImportedStyle5"/>
    <w:lvl w:ilvl="0" w:tplc="9C0CE62A">
      <w:start w:val="1"/>
      <w:numFmt w:val="bullet"/>
      <w:lvlText w:val="·"/>
      <w:lvlJc w:val="left"/>
      <w:pPr>
        <w:ind w:left="10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8E92227A">
      <w:start w:val="1"/>
      <w:numFmt w:val="bullet"/>
      <w:lvlText w:val="o"/>
      <w:lvlJc w:val="left"/>
      <w:pPr>
        <w:ind w:left="18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902A61E">
      <w:start w:val="1"/>
      <w:numFmt w:val="bullet"/>
      <w:lvlText w:val="▪"/>
      <w:lvlJc w:val="left"/>
      <w:pPr>
        <w:ind w:left="25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5369A64">
      <w:start w:val="1"/>
      <w:numFmt w:val="bullet"/>
      <w:lvlText w:val="·"/>
      <w:lvlJc w:val="left"/>
      <w:pPr>
        <w:ind w:left="32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E0819D0">
      <w:start w:val="1"/>
      <w:numFmt w:val="bullet"/>
      <w:lvlText w:val="o"/>
      <w:lvlJc w:val="left"/>
      <w:pPr>
        <w:ind w:left="39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B706C12">
      <w:start w:val="1"/>
      <w:numFmt w:val="bullet"/>
      <w:lvlText w:val="▪"/>
      <w:lvlJc w:val="left"/>
      <w:pPr>
        <w:ind w:left="46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E62EF9E">
      <w:start w:val="1"/>
      <w:numFmt w:val="bullet"/>
      <w:lvlText w:val="·"/>
      <w:lvlJc w:val="left"/>
      <w:pPr>
        <w:ind w:left="540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05CCD1B4">
      <w:start w:val="1"/>
      <w:numFmt w:val="bullet"/>
      <w:lvlText w:val="o"/>
      <w:lvlJc w:val="left"/>
      <w:pPr>
        <w:ind w:left="61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864C2EC">
      <w:start w:val="1"/>
      <w:numFmt w:val="bullet"/>
      <w:lvlText w:val="▪"/>
      <w:lvlJc w:val="left"/>
      <w:pPr>
        <w:ind w:left="68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3" w15:restartNumberingAfterBreak="0">
    <w:nsid w:val="70716901"/>
    <w:multiLevelType w:val="hybridMultilevel"/>
    <w:tmpl w:val="5780403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1192834"/>
    <w:multiLevelType w:val="hybridMultilevel"/>
    <w:tmpl w:val="11D8F2F8"/>
    <w:styleLink w:val="ImportedStyle4"/>
    <w:lvl w:ilvl="0" w:tplc="9AE49C2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1" w:tplc="F39AFF92">
      <w:start w:val="1"/>
      <w:numFmt w:val="bullet"/>
      <w:lvlText w:val="o"/>
      <w:lvlJc w:val="left"/>
      <w:pPr>
        <w:tabs>
          <w:tab w:val="left" w:pos="720"/>
        </w:tabs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2" w:tplc="3C82CBEE">
      <w:start w:val="1"/>
      <w:numFmt w:val="bullet"/>
      <w:lvlText w:val="▪"/>
      <w:lvlJc w:val="left"/>
      <w:pPr>
        <w:tabs>
          <w:tab w:val="left" w:pos="720"/>
        </w:tabs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3" w:tplc="1EFE534C">
      <w:start w:val="1"/>
      <w:numFmt w:val="bullet"/>
      <w:lvlText w:val="▪"/>
      <w:lvlJc w:val="left"/>
      <w:pPr>
        <w:tabs>
          <w:tab w:val="left" w:pos="720"/>
        </w:tabs>
        <w:ind w:left="28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4" w:tplc="F2C631E8">
      <w:start w:val="1"/>
      <w:numFmt w:val="bullet"/>
      <w:lvlText w:val="▪"/>
      <w:lvlJc w:val="left"/>
      <w:pPr>
        <w:tabs>
          <w:tab w:val="left" w:pos="720"/>
        </w:tabs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5" w:tplc="EF2033DE">
      <w:start w:val="1"/>
      <w:numFmt w:val="bullet"/>
      <w:lvlText w:val="▪"/>
      <w:lvlJc w:val="left"/>
      <w:pPr>
        <w:tabs>
          <w:tab w:val="left" w:pos="720"/>
        </w:tabs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6" w:tplc="1B68C07E">
      <w:start w:val="1"/>
      <w:numFmt w:val="bullet"/>
      <w:lvlText w:val="▪"/>
      <w:lvlJc w:val="left"/>
      <w:pPr>
        <w:tabs>
          <w:tab w:val="left" w:pos="720"/>
        </w:tabs>
        <w:ind w:left="50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7" w:tplc="2C1EF622">
      <w:start w:val="1"/>
      <w:numFmt w:val="bullet"/>
      <w:lvlText w:val="▪"/>
      <w:lvlJc w:val="left"/>
      <w:pPr>
        <w:tabs>
          <w:tab w:val="left" w:pos="720"/>
        </w:tabs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8" w:tplc="3E3863AA">
      <w:start w:val="1"/>
      <w:numFmt w:val="bullet"/>
      <w:lvlText w:val="▪"/>
      <w:lvlJc w:val="left"/>
      <w:pPr>
        <w:tabs>
          <w:tab w:val="left" w:pos="720"/>
        </w:tabs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</w:abstractNum>
  <w:abstractNum w:abstractNumId="15" w15:restartNumberingAfterBreak="0">
    <w:nsid w:val="726C67A1"/>
    <w:multiLevelType w:val="multilevel"/>
    <w:tmpl w:val="88D6F854"/>
    <w:numStyleLink w:val="ImportedStyle1"/>
  </w:abstractNum>
  <w:num w:numId="1">
    <w:abstractNumId w:val="0"/>
  </w:num>
  <w:num w:numId="2">
    <w:abstractNumId w:val="0"/>
    <w:lvlOverride w:ilvl="0"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0"/>
    <w:lvlOverride w:ilvl="0">
      <w:startOverride w:val="3"/>
      <w:lvl w:ilvl="0">
        <w:start w:val="3"/>
        <w:numFmt w:val="decimal"/>
        <w:lvlText w:val="%1."/>
        <w:lvlJc w:val="left"/>
        <w:pPr>
          <w:ind w:left="369" w:hanging="369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3" w:hanging="49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6" w:hanging="616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0" w:hanging="74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3" w:hanging="86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0" w:hanging="111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3" w:hanging="123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7" w:hanging="135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0"/>
    <w:lvlOverride w:ilvl="0">
      <w:startOverride w:val="4"/>
      <w:lvl w:ilvl="0">
        <w:start w:val="4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4" w:hanging="49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7" w:hanging="61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1" w:hanging="74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4" w:hanging="86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1" w:hanging="111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4" w:hanging="123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8" w:hanging="1358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5">
    <w:abstractNumId w:val="0"/>
    <w:lvlOverride w:ilvl="0">
      <w:startOverride w:val="5"/>
      <w:lvl w:ilvl="0">
        <w:start w:val="5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0"/>
    <w:lvlOverride w:ilvl="0">
      <w:startOverride w:val="6"/>
      <w:lvl w:ilvl="0">
        <w:start w:val="6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5"/>
  </w:num>
  <w:num w:numId="12">
    <w:abstractNumId w:val="15"/>
  </w:num>
  <w:num w:numId="13">
    <w:abstractNumId w:val="15"/>
    <w:lvlOverride w:ilvl="0"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4">
    <w:abstractNumId w:val="15"/>
    <w:lvlOverride w:ilvl="0">
      <w:startOverride w:val="3"/>
      <w:lvl w:ilvl="0">
        <w:start w:val="3"/>
        <w:numFmt w:val="decimal"/>
        <w:lvlText w:val="%1."/>
        <w:lvlJc w:val="left"/>
        <w:pPr>
          <w:ind w:left="431" w:hanging="43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5" w:hanging="57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19" w:hanging="71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3" w:hanging="86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7" w:hanging="1007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1" w:hanging="115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5" w:hanging="129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39" w:hanging="143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3" w:hanging="158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5">
    <w:abstractNumId w:val="8"/>
  </w:num>
  <w:num w:numId="16">
    <w:abstractNumId w:val="7"/>
  </w:num>
  <w:num w:numId="17">
    <w:abstractNumId w:val="15"/>
    <w:lvlOverride w:ilvl="0">
      <w:startOverride w:val="4"/>
      <w:lvl w:ilvl="0">
        <w:start w:val="4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8">
    <w:abstractNumId w:val="15"/>
    <w:lvlOverride w:ilvl="0">
      <w:startOverride w:val="5"/>
      <w:lvl w:ilvl="0">
        <w:start w:val="5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9">
    <w:abstractNumId w:val="10"/>
  </w:num>
  <w:num w:numId="20">
    <w:abstractNumId w:val="3"/>
  </w:num>
  <w:num w:numId="21">
    <w:abstractNumId w:val="15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>
    <w:abstractNumId w:val="14"/>
  </w:num>
  <w:num w:numId="23">
    <w:abstractNumId w:val="9"/>
  </w:num>
  <w:num w:numId="24">
    <w:abstractNumId w:val="15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5">
    <w:abstractNumId w:val="15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6">
    <w:abstractNumId w:val="15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7">
    <w:abstractNumId w:val="12"/>
  </w:num>
  <w:num w:numId="28">
    <w:abstractNumId w:val="11"/>
  </w:num>
  <w:num w:numId="29">
    <w:abstractNumId w:val="1"/>
  </w:num>
  <w:num w:numId="30">
    <w:abstractNumId w:val="6"/>
  </w:num>
  <w:num w:numId="31">
    <w:abstractNumId w:val="15"/>
    <w:lvlOverride w:ilvl="0">
      <w:startOverride w:val="6"/>
      <w:lvl w:ilvl="0">
        <w:start w:val="6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2">
    <w:abstractNumId w:val="11"/>
    <w:lvlOverride w:ilvl="0">
      <w:lvl w:ilvl="0" w:tplc="C9704356">
        <w:start w:val="1"/>
        <w:numFmt w:val="bullet"/>
        <w:lvlText w:val="·"/>
        <w:lvlJc w:val="left"/>
        <w:pPr>
          <w:ind w:left="42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8EDE44F0">
        <w:start w:val="1"/>
        <w:numFmt w:val="bullet"/>
        <w:lvlText w:val="o"/>
        <w:lvlJc w:val="left"/>
        <w:pPr>
          <w:ind w:left="114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0F5473AA">
        <w:start w:val="1"/>
        <w:numFmt w:val="bullet"/>
        <w:lvlText w:val="▪"/>
        <w:lvlJc w:val="left"/>
        <w:pPr>
          <w:ind w:left="18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9F420CE4">
        <w:start w:val="1"/>
        <w:numFmt w:val="bullet"/>
        <w:lvlText w:val="·"/>
        <w:lvlJc w:val="left"/>
        <w:pPr>
          <w:ind w:left="258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E66200C8">
        <w:start w:val="1"/>
        <w:numFmt w:val="bullet"/>
        <w:lvlText w:val="o"/>
        <w:lvlJc w:val="left"/>
        <w:pPr>
          <w:ind w:left="330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3CCEF5EE">
        <w:start w:val="1"/>
        <w:numFmt w:val="bullet"/>
        <w:lvlText w:val="▪"/>
        <w:lvlJc w:val="left"/>
        <w:pPr>
          <w:ind w:left="402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455E9A94">
        <w:start w:val="1"/>
        <w:numFmt w:val="bullet"/>
        <w:lvlText w:val="·"/>
        <w:lvlJc w:val="left"/>
        <w:pPr>
          <w:ind w:left="474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9A66AB4C">
        <w:start w:val="1"/>
        <w:numFmt w:val="bullet"/>
        <w:lvlText w:val="o"/>
        <w:lvlJc w:val="left"/>
        <w:pPr>
          <w:ind w:left="54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18885730">
        <w:start w:val="1"/>
        <w:numFmt w:val="bullet"/>
        <w:lvlText w:val="▪"/>
        <w:lvlJc w:val="left"/>
        <w:pPr>
          <w:ind w:left="618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3">
    <w:abstractNumId w:val="4"/>
  </w:num>
  <w:num w:numId="34">
    <w:abstractNumId w:val="2"/>
  </w:num>
  <w:num w:numId="3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displayBackgroundShape/>
  <w:activeWritingStyle w:appName="MSWord" w:lang="es-ES_tradnl" w:vendorID="64" w:dllVersion="131078" w:nlCheck="1" w:checkStyle="0"/>
  <w:activeWritingStyle w:appName="MSWord" w:lang="en-US" w:vendorID="64" w:dllVersion="131078" w:nlCheck="1" w:checkStyle="1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C1FE4"/>
    <w:rsid w:val="0005063E"/>
    <w:rsid w:val="00053D25"/>
    <w:rsid w:val="00067E9B"/>
    <w:rsid w:val="000C5C27"/>
    <w:rsid w:val="000D1CD3"/>
    <w:rsid w:val="001518A7"/>
    <w:rsid w:val="001759E0"/>
    <w:rsid w:val="002261FE"/>
    <w:rsid w:val="00245F69"/>
    <w:rsid w:val="00260773"/>
    <w:rsid w:val="002C1FE4"/>
    <w:rsid w:val="003203B2"/>
    <w:rsid w:val="0036275A"/>
    <w:rsid w:val="003927AC"/>
    <w:rsid w:val="003F1BA7"/>
    <w:rsid w:val="00450943"/>
    <w:rsid w:val="0046189F"/>
    <w:rsid w:val="00484DD4"/>
    <w:rsid w:val="004E1F2D"/>
    <w:rsid w:val="005C3042"/>
    <w:rsid w:val="005F5925"/>
    <w:rsid w:val="0072356D"/>
    <w:rsid w:val="0074747A"/>
    <w:rsid w:val="0075704A"/>
    <w:rsid w:val="007A00BF"/>
    <w:rsid w:val="007C6F0A"/>
    <w:rsid w:val="007F1AB4"/>
    <w:rsid w:val="00825427"/>
    <w:rsid w:val="00831468"/>
    <w:rsid w:val="00832108"/>
    <w:rsid w:val="00876EB1"/>
    <w:rsid w:val="008B3EF9"/>
    <w:rsid w:val="008D788F"/>
    <w:rsid w:val="008E2713"/>
    <w:rsid w:val="00902E30"/>
    <w:rsid w:val="00932366"/>
    <w:rsid w:val="00941501"/>
    <w:rsid w:val="00986805"/>
    <w:rsid w:val="009A722B"/>
    <w:rsid w:val="009B008E"/>
    <w:rsid w:val="009D21DC"/>
    <w:rsid w:val="009D49CF"/>
    <w:rsid w:val="00A12551"/>
    <w:rsid w:val="00AB0A83"/>
    <w:rsid w:val="00AF3B9D"/>
    <w:rsid w:val="00C357A5"/>
    <w:rsid w:val="00C759EA"/>
    <w:rsid w:val="00CF7693"/>
    <w:rsid w:val="00D56336"/>
    <w:rsid w:val="00D712AA"/>
    <w:rsid w:val="00D85ABF"/>
    <w:rsid w:val="00DA165B"/>
    <w:rsid w:val="00DD1BA4"/>
    <w:rsid w:val="00E0715A"/>
    <w:rsid w:val="00E451D8"/>
    <w:rsid w:val="00E62B5A"/>
    <w:rsid w:val="00E81DDB"/>
    <w:rsid w:val="00EC4E59"/>
    <w:rsid w:val="00EC780D"/>
    <w:rsid w:val="00F11E0E"/>
    <w:rsid w:val="00F17352"/>
    <w:rsid w:val="00F36771"/>
    <w:rsid w:val="00F54981"/>
    <w:rsid w:val="00FA7FEA"/>
    <w:rsid w:val="00FB75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010144"/>
  <w15:docId w15:val="{03D0800D-3990-42DC-9BA6-DDA63D5BFE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Arial Unicode MS" w:hAnsi="Times New Roman" w:cs="Times New Roman"/>
        <w:bdr w:val="nil"/>
        <w:lang w:val="pt-BR" w:eastAsia="pt-BR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paragraph" w:styleId="Heading1">
    <w:name w:val="heading 1"/>
    <w:next w:val="Body"/>
    <w:uiPriority w:val="9"/>
    <w:qFormat/>
    <w:pPr>
      <w:keepNext/>
      <w:pBdr>
        <w:bottom w:val="single" w:sz="4" w:space="0" w:color="000000"/>
      </w:pBdr>
      <w:shd w:val="clear" w:color="auto" w:fill="FFFFFF"/>
      <w:tabs>
        <w:tab w:val="left" w:pos="432"/>
      </w:tabs>
      <w:spacing w:before="500" w:after="120"/>
      <w:jc w:val="both"/>
      <w:outlineLvl w:val="0"/>
    </w:pPr>
    <w:rPr>
      <w:rFonts w:ascii="Verdana" w:eastAsia="Verdana" w:hAnsi="Verdana" w:cs="Verdana"/>
      <w:b/>
      <w:bCs/>
      <w:color w:val="000000"/>
      <w:kern w:val="28"/>
      <w:sz w:val="22"/>
      <w:szCs w:val="22"/>
      <w:u w:color="000000"/>
      <w:lang w:val="pt-PT"/>
    </w:rPr>
  </w:style>
  <w:style w:type="paragraph" w:styleId="Heading2">
    <w:name w:val="heading 2"/>
    <w:next w:val="Body"/>
    <w:uiPriority w:val="9"/>
    <w:unhideWhenUsed/>
    <w:qFormat/>
    <w:pPr>
      <w:keepNext/>
      <w:tabs>
        <w:tab w:val="left" w:pos="576"/>
      </w:tabs>
      <w:spacing w:before="240" w:after="60"/>
      <w:jc w:val="both"/>
      <w:outlineLvl w:val="1"/>
    </w:pPr>
    <w:rPr>
      <w:rFonts w:ascii="Times" w:eastAsia="Times" w:hAnsi="Times" w:cs="Times"/>
      <w:b/>
      <w:bCs/>
      <w:color w:val="000000"/>
      <w:sz w:val="24"/>
      <w:szCs w:val="24"/>
      <w:u w:color="000000"/>
      <w:lang w:val="pt-PT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customStyle="1" w:styleId="TableNormal1">
    <w:name w:val="Table Normal1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Header">
    <w:name w:val="header"/>
    <w:pPr>
      <w:tabs>
        <w:tab w:val="center" w:pos="4252"/>
        <w:tab w:val="right" w:pos="8504"/>
      </w:tabs>
    </w:pPr>
    <w:rPr>
      <w:rFonts w:cs="Arial Unicode MS"/>
      <w:color w:val="000000"/>
      <w:sz w:val="24"/>
      <w:szCs w:val="24"/>
      <w:u w:color="000000"/>
      <w:lang w:val="pt-PT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character" w:styleId="PageNumber">
    <w:name w:val="page number"/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TitleA">
    <w:name w:val="Title A"/>
    <w:next w:val="Body"/>
    <w:pPr>
      <w:pBdr>
        <w:bottom w:val="single" w:sz="8" w:space="0" w:color="4F81BD"/>
      </w:pBdr>
      <w:spacing w:after="300"/>
    </w:pPr>
    <w:rPr>
      <w:rFonts w:ascii="Cambria" w:eastAsia="Cambria" w:hAnsi="Cambria" w:cs="Cambria"/>
      <w:color w:val="17365D"/>
      <w:spacing w:val="5"/>
      <w:kern w:val="28"/>
      <w:sz w:val="52"/>
      <w:szCs w:val="52"/>
      <w:u w:color="17365D"/>
      <w:lang w:val="pt-PT"/>
    </w:rPr>
  </w:style>
  <w:style w:type="character" w:styleId="Strong">
    <w:name w:val="Strong"/>
    <w:rPr>
      <w:rFonts w:ascii="Times New Roman" w:hAnsi="Times New Roman"/>
      <w:b/>
      <w:bCs/>
      <w:lang w:val="en-US"/>
    </w:rPr>
  </w:style>
  <w:style w:type="paragraph" w:customStyle="1" w:styleId="PSCLegenda">
    <w:name w:val="PSC_Legenda"/>
    <w:pPr>
      <w:spacing w:before="60" w:after="60"/>
      <w:jc w:val="center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paragraph" w:customStyle="1" w:styleId="Verses">
    <w:name w:val="Versões"/>
    <w:pPr>
      <w:jc w:val="center"/>
    </w:pPr>
    <w:rPr>
      <w:rFonts w:ascii="Calibri" w:hAnsi="Calibri" w:cs="Arial Unicode MS"/>
      <w:color w:val="000000"/>
      <w:sz w:val="22"/>
      <w:szCs w:val="22"/>
      <w:u w:color="000000"/>
      <w:lang w:val="pt-PT"/>
    </w:rPr>
  </w:style>
  <w:style w:type="paragraph" w:styleId="Footer">
    <w:name w:val="footer"/>
    <w:pPr>
      <w:tabs>
        <w:tab w:val="center" w:pos="4252"/>
        <w:tab w:val="right" w:pos="8504"/>
      </w:tabs>
    </w:pPr>
    <w:rPr>
      <w:rFonts w:eastAsia="Times New Roman"/>
      <w:color w:val="000000"/>
      <w:sz w:val="24"/>
      <w:szCs w:val="24"/>
      <w:u w:color="000000"/>
      <w:lang w:val="pt-PT"/>
    </w:rPr>
  </w:style>
  <w:style w:type="paragraph" w:styleId="TOCHeading">
    <w:name w:val="TOC Heading"/>
    <w:next w:val="Body"/>
    <w:pPr>
      <w:keepNext/>
      <w:keepLines/>
      <w:tabs>
        <w:tab w:val="left" w:pos="432"/>
      </w:tabs>
      <w:spacing w:before="480" w:line="276" w:lineRule="auto"/>
    </w:pPr>
    <w:rPr>
      <w:rFonts w:ascii="Helvetica" w:hAnsi="Helvetica" w:cs="Arial Unicode MS"/>
      <w:b/>
      <w:bCs/>
      <w:color w:val="2F5496"/>
      <w:sz w:val="28"/>
      <w:szCs w:val="28"/>
      <w:u w:color="2F5496"/>
      <w:lang w:val="pt-PT"/>
    </w:rPr>
  </w:style>
  <w:style w:type="paragraph" w:styleId="TOC1">
    <w:name w:val="toc 1"/>
    <w:pPr>
      <w:tabs>
        <w:tab w:val="left" w:pos="480"/>
        <w:tab w:val="right" w:leader="dot" w:pos="8488"/>
      </w:tabs>
      <w:spacing w:before="120"/>
    </w:pPr>
    <w:rPr>
      <w:rFonts w:eastAsia="Times New Roman"/>
      <w:b/>
      <w:bCs/>
      <w:i/>
      <w:iCs/>
      <w:color w:val="000000"/>
      <w:sz w:val="24"/>
      <w:szCs w:val="24"/>
      <w:u w:color="000000"/>
      <w:lang w:val="pt-PT"/>
    </w:rPr>
  </w:style>
  <w:style w:type="paragraph" w:styleId="TOC2">
    <w:name w:val="toc 2"/>
    <w:pPr>
      <w:tabs>
        <w:tab w:val="left" w:pos="960"/>
        <w:tab w:val="right" w:leader="dot" w:pos="8488"/>
      </w:tabs>
      <w:spacing w:before="120"/>
      <w:ind w:left="240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numbering" w:customStyle="1" w:styleId="ImportedStyle1">
    <w:name w:val="Imported Style 1"/>
    <w:pPr>
      <w:numPr>
        <w:numId w:val="11"/>
      </w:numPr>
    </w:pPr>
  </w:style>
  <w:style w:type="paragraph" w:customStyle="1" w:styleId="Paragraph2">
    <w:name w:val="Paragraph2"/>
    <w:pPr>
      <w:spacing w:after="120"/>
      <w:ind w:left="360"/>
    </w:pPr>
    <w:rPr>
      <w:rFonts w:ascii="Arial" w:eastAsia="Arial" w:hAnsi="Arial" w:cs="Arial"/>
      <w:color w:val="000000"/>
      <w:sz w:val="22"/>
      <w:szCs w:val="22"/>
      <w:u w:color="000000"/>
      <w:lang w:val="en-US"/>
    </w:rPr>
  </w:style>
  <w:style w:type="paragraph" w:customStyle="1" w:styleId="PSCComentarioTemplate">
    <w:name w:val="PSC_Comentario_Template"/>
    <w:pPr>
      <w:spacing w:before="60" w:after="60"/>
      <w:jc w:val="both"/>
    </w:pPr>
    <w:rPr>
      <w:rFonts w:ascii="Times" w:eastAsia="Times" w:hAnsi="Times" w:cs="Times"/>
      <w:i/>
      <w:iCs/>
      <w:color w:val="000000"/>
      <w:sz w:val="22"/>
      <w:szCs w:val="22"/>
      <w:u w:color="000000"/>
      <w:lang w:val="pt-PT"/>
    </w:rPr>
  </w:style>
  <w:style w:type="paragraph" w:customStyle="1" w:styleId="PSCTabelaCabecalho">
    <w:name w:val="PSC_Tabela_Cabecalho"/>
    <w:pPr>
      <w:spacing w:before="60" w:after="60"/>
      <w:jc w:val="center"/>
    </w:pPr>
    <w:rPr>
      <w:rFonts w:ascii="Verdana" w:hAnsi="Verdana" w:cs="Arial Unicode MS"/>
      <w:b/>
      <w:bCs/>
      <w:i/>
      <w:iCs/>
      <w:color w:val="000000"/>
      <w:u w:color="000000"/>
      <w:lang w:val="pt-PT"/>
    </w:rPr>
  </w:style>
  <w:style w:type="numbering" w:customStyle="1" w:styleId="ImportedStyle2">
    <w:name w:val="Imported Style 2"/>
    <w:pPr>
      <w:numPr>
        <w:numId w:val="15"/>
      </w:numPr>
    </w:pPr>
  </w:style>
  <w:style w:type="numbering" w:customStyle="1" w:styleId="ImportedStyle3">
    <w:name w:val="Imported Style 3"/>
    <w:pPr>
      <w:numPr>
        <w:numId w:val="19"/>
      </w:numPr>
    </w:pPr>
  </w:style>
  <w:style w:type="numbering" w:customStyle="1" w:styleId="ImportedStyle4">
    <w:name w:val="Imported Style 4"/>
    <w:pPr>
      <w:numPr>
        <w:numId w:val="22"/>
      </w:numPr>
    </w:pPr>
  </w:style>
  <w:style w:type="numbering" w:customStyle="1" w:styleId="ImportedStyle5">
    <w:name w:val="Imported Style 5"/>
    <w:pPr>
      <w:numPr>
        <w:numId w:val="27"/>
      </w:numPr>
    </w:pPr>
  </w:style>
  <w:style w:type="numbering" w:customStyle="1" w:styleId="Bullets">
    <w:name w:val="Bullets"/>
    <w:pPr>
      <w:numPr>
        <w:numId w:val="29"/>
      </w:numPr>
    </w:pPr>
  </w:style>
  <w:style w:type="paragraph" w:styleId="NormalWeb">
    <w:name w:val="Normal (Web)"/>
    <w:pPr>
      <w:spacing w:before="100" w:after="100"/>
    </w:pPr>
    <w:rPr>
      <w:rFonts w:cs="Arial Unicode MS"/>
      <w:color w:val="000000"/>
      <w:sz w:val="24"/>
      <w:szCs w:val="24"/>
      <w:u w:color="000000"/>
      <w:lang w:val="pt-PT"/>
    </w:rPr>
  </w:style>
  <w:style w:type="paragraph" w:styleId="ListParagraph">
    <w:name w:val="List Paragraph"/>
    <w:pPr>
      <w:ind w:left="720"/>
    </w:pPr>
    <w:rPr>
      <w:rFonts w:cs="Arial Unicode MS"/>
      <w:color w:val="000000"/>
      <w:sz w:val="24"/>
      <w:szCs w:val="24"/>
      <w:u w:color="000000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header" Target="header4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3.png"/><Relationship Id="rId17" Type="http://schemas.openxmlformats.org/officeDocument/2006/relationships/image" Target="media/image7.png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10" Type="http://schemas.openxmlformats.org/officeDocument/2006/relationships/footer" Target="footer2.xm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5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Tema do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o Offic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Tema do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00</TotalTime>
  <Pages>26</Pages>
  <Words>3050</Words>
  <Characters>16470</Characters>
  <Application>Microsoft Office Word</Application>
  <DocSecurity>0</DocSecurity>
  <Lines>137</Lines>
  <Paragraphs>38</Paragraphs>
  <ScaleCrop>false</ScaleCrop>
  <Company/>
  <LinksUpToDate>false</LinksUpToDate>
  <CharactersWithSpaces>194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Diogo Sa (OSV)</cp:lastModifiedBy>
  <cp:revision>58</cp:revision>
  <dcterms:created xsi:type="dcterms:W3CDTF">2019-10-14T12:48:00Z</dcterms:created>
  <dcterms:modified xsi:type="dcterms:W3CDTF">2019-10-16T17:38:00Z</dcterms:modified>
</cp:coreProperties>
</file>